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2" w14:textId="4B18958A" w:rsidR="008168F4" w:rsidRPr="00B40C55" w:rsidRDefault="00BA1CDA">
      <w:pPr>
        <w:spacing w:after="0" w:line="360" w:lineRule="auto"/>
        <w:jc w:val="center"/>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PERGESERAN PARTISIPASI SOSIAL (MASYARAKAT) DALAM MASA PANDEMI COVID-19</w:t>
      </w:r>
      <w:r w:rsidR="004A519E" w:rsidRPr="00B40C55">
        <w:rPr>
          <w:rFonts w:ascii="Times New Roman" w:eastAsia="Times New Roman" w:hAnsi="Times New Roman" w:cs="Times New Roman"/>
          <w:b/>
          <w:sz w:val="24"/>
          <w:szCs w:val="24"/>
        </w:rPr>
        <w:t xml:space="preserve"> </w:t>
      </w:r>
      <w:r w:rsidRPr="00B40C55">
        <w:rPr>
          <w:rFonts w:ascii="Times New Roman" w:eastAsia="Times New Roman" w:hAnsi="Times New Roman" w:cs="Times New Roman"/>
          <w:b/>
          <w:sz w:val="24"/>
          <w:szCs w:val="24"/>
        </w:rPr>
        <w:t>(TINJAUAN FENOMENOLOGIS INDIVIDU SELAMA PANDEMI COVID-19)</w:t>
      </w:r>
    </w:p>
    <w:p w14:paraId="00000003" w14:textId="77777777" w:rsidR="008168F4" w:rsidRPr="00B40C55" w:rsidRDefault="008168F4">
      <w:pPr>
        <w:tabs>
          <w:tab w:val="left" w:pos="4962"/>
        </w:tabs>
        <w:spacing w:after="0" w:line="360" w:lineRule="auto"/>
        <w:jc w:val="center"/>
        <w:rPr>
          <w:rFonts w:ascii="Times New Roman" w:eastAsia="Times New Roman" w:hAnsi="Times New Roman" w:cs="Times New Roman"/>
          <w:sz w:val="24"/>
          <w:szCs w:val="24"/>
        </w:rPr>
      </w:pPr>
    </w:p>
    <w:p w14:paraId="00000004" w14:textId="77777777" w:rsidR="008168F4" w:rsidRPr="00B40C55" w:rsidRDefault="00BA1CDA">
      <w:pPr>
        <w:tabs>
          <w:tab w:val="left" w:pos="4962"/>
        </w:tabs>
        <w:spacing w:after="0" w:line="360" w:lineRule="auto"/>
        <w:jc w:val="center"/>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Ignasius Putra Bagus Kurniawan</w:t>
      </w:r>
    </w:p>
    <w:p w14:paraId="00000005" w14:textId="76BE8D57" w:rsidR="008168F4" w:rsidRPr="00B40C55" w:rsidRDefault="00BA1CDA">
      <w:pPr>
        <w:tabs>
          <w:tab w:val="left" w:pos="4962"/>
        </w:tabs>
        <w:spacing w:after="0" w:line="360" w:lineRule="auto"/>
        <w:jc w:val="center"/>
        <w:rPr>
          <w:rFonts w:ascii="Times New Roman" w:eastAsia="Times New Roman" w:hAnsi="Times New Roman" w:cs="Times New Roman"/>
        </w:rPr>
      </w:pPr>
      <w:r w:rsidRPr="00B40C55">
        <w:rPr>
          <w:rFonts w:ascii="Times New Roman" w:eastAsia="Times New Roman" w:hAnsi="Times New Roman" w:cs="Times New Roman"/>
        </w:rPr>
        <w:t>Sekolah Tinggi Filsafat Teologi Widya Sasana</w:t>
      </w:r>
      <w:r w:rsidR="00DB74AF" w:rsidRPr="00B40C55">
        <w:rPr>
          <w:rFonts w:ascii="Times New Roman" w:eastAsia="Times New Roman" w:hAnsi="Times New Roman" w:cs="Times New Roman"/>
        </w:rPr>
        <w:t>, Jawa Timur, Indonesia</w:t>
      </w:r>
    </w:p>
    <w:p w14:paraId="00000006" w14:textId="09D2B1E0" w:rsidR="008168F4" w:rsidRPr="00B40C55" w:rsidRDefault="00E10F47">
      <w:pPr>
        <w:tabs>
          <w:tab w:val="left" w:pos="4962"/>
        </w:tabs>
        <w:spacing w:after="0" w:line="360" w:lineRule="auto"/>
        <w:jc w:val="center"/>
        <w:rPr>
          <w:rFonts w:ascii="Times New Roman" w:eastAsia="Times New Roman" w:hAnsi="Times New Roman" w:cs="Times New Roman"/>
        </w:rPr>
      </w:pPr>
      <w:r w:rsidRPr="00B40C55">
        <w:rPr>
          <w:rFonts w:ascii="Times New Roman" w:eastAsia="Times New Roman" w:hAnsi="Times New Roman" w:cs="Times New Roman"/>
        </w:rPr>
        <w:t>ignasiusputra0107@gmail.com</w:t>
      </w:r>
    </w:p>
    <w:p w14:paraId="00000007" w14:textId="77777777" w:rsidR="008168F4" w:rsidRPr="00B40C55" w:rsidRDefault="008168F4">
      <w:pPr>
        <w:tabs>
          <w:tab w:val="left" w:pos="4962"/>
        </w:tabs>
        <w:spacing w:after="0" w:line="360" w:lineRule="auto"/>
        <w:jc w:val="center"/>
        <w:rPr>
          <w:rFonts w:ascii="Times New Roman" w:eastAsia="Times New Roman" w:hAnsi="Times New Roman" w:cs="Times New Roman"/>
          <w:sz w:val="24"/>
          <w:szCs w:val="24"/>
        </w:rPr>
      </w:pPr>
    </w:p>
    <w:p w14:paraId="00000008" w14:textId="77777777" w:rsidR="008168F4" w:rsidRPr="00B40C55" w:rsidRDefault="00BA1CDA">
      <w:pPr>
        <w:spacing w:after="0" w:line="240" w:lineRule="auto"/>
        <w:ind w:left="567" w:right="521"/>
        <w:jc w:val="center"/>
        <w:rPr>
          <w:rFonts w:ascii="Times New Roman" w:eastAsia="Times New Roman" w:hAnsi="Times New Roman" w:cs="Times New Roman"/>
          <w:b/>
          <w:i/>
        </w:rPr>
      </w:pPr>
      <w:r w:rsidRPr="00B40C55">
        <w:rPr>
          <w:rFonts w:ascii="Times New Roman" w:eastAsia="Times New Roman" w:hAnsi="Times New Roman" w:cs="Times New Roman"/>
          <w:b/>
          <w:i/>
        </w:rPr>
        <w:t>Abstract</w:t>
      </w:r>
    </w:p>
    <w:p w14:paraId="00000009" w14:textId="414B3E97" w:rsidR="008168F4" w:rsidRPr="00B40C55" w:rsidRDefault="00BA1CDA">
      <w:pPr>
        <w:spacing w:after="0" w:line="240" w:lineRule="auto"/>
        <w:ind w:left="567" w:right="521"/>
        <w:jc w:val="both"/>
        <w:rPr>
          <w:rFonts w:ascii="Times New Roman" w:eastAsia="Times New Roman" w:hAnsi="Times New Roman" w:cs="Times New Roman"/>
          <w:i/>
        </w:rPr>
      </w:pPr>
      <w:r w:rsidRPr="00B40C55">
        <w:rPr>
          <w:rFonts w:ascii="Times New Roman" w:eastAsia="Times New Roman" w:hAnsi="Times New Roman" w:cs="Times New Roman"/>
          <w:i/>
        </w:rPr>
        <w:t xml:space="preserve">In this study, </w:t>
      </w:r>
      <w:r w:rsidR="00F25AA9" w:rsidRPr="00B40C55">
        <w:rPr>
          <w:rFonts w:ascii="Times New Roman" w:eastAsia="Times New Roman" w:hAnsi="Times New Roman" w:cs="Times New Roman"/>
          <w:i/>
        </w:rPr>
        <w:t>my research theme focuses</w:t>
      </w:r>
      <w:r w:rsidRPr="00B40C55">
        <w:rPr>
          <w:rFonts w:ascii="Times New Roman" w:eastAsia="Times New Roman" w:hAnsi="Times New Roman" w:cs="Times New Roman"/>
          <w:i/>
        </w:rPr>
        <w:t xml:space="preserve"> on the phenomenon of Indonesian individual social involvement in responding to the reality of the COVID-19 pandemic. If in normal situations, individual involvement in society looks active. The encounter between individuals becomes a tangible form of the involvement and presence of individuals in society. The focus of this study is to look at the different meanings of the presence and involvement of individuals in society during a pandemic. Each individual can participate in society through their ways. This research study uses a literature methodology. This method is carried out by exploring the phenomena that occur in the community during this pandemic. The finding in this study is the phenomenon of the presence of individuals in a limited society. Limited encounters between individuals remain a form of social engagement but in a different way. Thus, the term "people lying down" was born </w:t>
      </w:r>
      <w:r w:rsidR="00F25AA9" w:rsidRPr="00B40C55">
        <w:rPr>
          <w:rFonts w:ascii="Times New Roman" w:eastAsia="Times New Roman" w:hAnsi="Times New Roman" w:cs="Times New Roman"/>
          <w:i/>
        </w:rPr>
        <w:t>amid</w:t>
      </w:r>
      <w:r w:rsidRPr="00B40C55">
        <w:rPr>
          <w:rFonts w:ascii="Times New Roman" w:eastAsia="Times New Roman" w:hAnsi="Times New Roman" w:cs="Times New Roman"/>
          <w:i/>
        </w:rPr>
        <w:t xml:space="preserve"> Indonesian society. Real presence is no longer face-to-face, but each struggle for the common good. Thus, the final goal achieved remains the same, but the means and expressions of participation have differences.</w:t>
      </w:r>
    </w:p>
    <w:p w14:paraId="0000000A" w14:textId="77777777" w:rsidR="008168F4" w:rsidRPr="00B40C55" w:rsidRDefault="008168F4">
      <w:pPr>
        <w:spacing w:after="0" w:line="240" w:lineRule="auto"/>
        <w:ind w:left="567" w:right="521"/>
        <w:jc w:val="both"/>
        <w:rPr>
          <w:rFonts w:ascii="Times New Roman" w:eastAsia="Times New Roman" w:hAnsi="Times New Roman" w:cs="Times New Roman"/>
          <w:i/>
        </w:rPr>
      </w:pPr>
    </w:p>
    <w:p w14:paraId="0000000B" w14:textId="77777777" w:rsidR="008168F4" w:rsidRPr="00B40C55" w:rsidRDefault="00BA1CDA">
      <w:pPr>
        <w:spacing w:after="0" w:line="240" w:lineRule="auto"/>
        <w:ind w:left="567" w:right="521"/>
        <w:jc w:val="both"/>
        <w:rPr>
          <w:rFonts w:ascii="Times New Roman" w:eastAsia="Times New Roman" w:hAnsi="Times New Roman" w:cs="Times New Roman"/>
          <w:i/>
        </w:rPr>
      </w:pPr>
      <w:r w:rsidRPr="00B40C55">
        <w:rPr>
          <w:rFonts w:ascii="Times New Roman" w:eastAsia="Times New Roman" w:hAnsi="Times New Roman" w:cs="Times New Roman"/>
          <w:b/>
          <w:i/>
        </w:rPr>
        <w:t xml:space="preserve">Keywords : </w:t>
      </w:r>
      <w:r w:rsidRPr="00B40C55">
        <w:rPr>
          <w:rFonts w:ascii="Times New Roman" w:eastAsia="Times New Roman" w:hAnsi="Times New Roman" w:cs="Times New Roman"/>
          <w:i/>
        </w:rPr>
        <w:t>Individuals, Sosial, Participation, Pandemic, Pancasila.</w:t>
      </w:r>
    </w:p>
    <w:p w14:paraId="0000000C" w14:textId="77777777" w:rsidR="008168F4" w:rsidRPr="00B40C55" w:rsidRDefault="008168F4">
      <w:pPr>
        <w:spacing w:after="0" w:line="360" w:lineRule="auto"/>
        <w:ind w:left="567" w:right="521"/>
        <w:jc w:val="center"/>
        <w:rPr>
          <w:rFonts w:ascii="Times New Roman" w:eastAsia="Times New Roman" w:hAnsi="Times New Roman" w:cs="Times New Roman"/>
          <w:b/>
          <w:sz w:val="24"/>
          <w:szCs w:val="24"/>
        </w:rPr>
      </w:pPr>
    </w:p>
    <w:p w14:paraId="0000000D" w14:textId="77777777" w:rsidR="008168F4" w:rsidRPr="00B40C55" w:rsidRDefault="00BA1CDA">
      <w:pPr>
        <w:spacing w:after="0" w:line="240" w:lineRule="auto"/>
        <w:ind w:left="567" w:right="521"/>
        <w:jc w:val="center"/>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Abstrak</w:t>
      </w:r>
    </w:p>
    <w:p w14:paraId="0000000E" w14:textId="06009510" w:rsidR="008168F4" w:rsidRPr="00B40C55" w:rsidRDefault="00BA1CDA">
      <w:pPr>
        <w:spacing w:after="0" w:line="240" w:lineRule="auto"/>
        <w:ind w:left="567" w:right="521"/>
        <w:jc w:val="both"/>
        <w:rPr>
          <w:rFonts w:ascii="Times New Roman" w:eastAsia="Times New Roman" w:hAnsi="Times New Roman" w:cs="Times New Roman"/>
        </w:rPr>
      </w:pPr>
      <w:r w:rsidRPr="00B40C55">
        <w:rPr>
          <w:rFonts w:ascii="Times New Roman" w:eastAsia="Times New Roman" w:hAnsi="Times New Roman" w:cs="Times New Roman"/>
        </w:rPr>
        <w:t xml:space="preserve">Dalam studi ini fokus tema penelitian saya ialah pada fenomena keterlibatan sosial individu Indonesia dalam menanggapi realitas pandemi </w:t>
      </w:r>
      <w:r w:rsidR="00A7050B" w:rsidRPr="00B40C55">
        <w:rPr>
          <w:rFonts w:ascii="Times New Roman" w:eastAsia="Times New Roman" w:hAnsi="Times New Roman" w:cs="Times New Roman"/>
        </w:rPr>
        <w:t>COVID-19</w:t>
      </w:r>
      <w:r w:rsidRPr="00B40C55">
        <w:rPr>
          <w:rFonts w:ascii="Times New Roman" w:eastAsia="Times New Roman" w:hAnsi="Times New Roman" w:cs="Times New Roman"/>
        </w:rPr>
        <w:t>. Jika dalam situasi normal, keterlibatan individu dalam sosial terlihat aktif. Perjumpaan antar individu menjadi bentuk nyata dari keterlibatan dan kehadiran individu dalam masyarakat. Fokus studi ini ialah melihat perbedaan makna kehadiran dan keterlibatan individu dalam sosial selama masa pandemi. Masing-masing pribadi dapat berpartisipasi dalam sosial melalui cara-caranya masing-masing. Studi penelitian ini menggunakan metodologi kepustakaan. Metode ini dilakukan dengan menggali fenomena-fenomena yang terjadi di masyarakat selama masa pandemi ini. Temuan dalam studi ini adalah fenomena kehadiran individu dalam sosial secara terbatas. Perjumpaan antar individu yang terbatas, tetap menjadi bentuk keterlibatan sosial namun dengan cara yang berbeda. Sehingga lahirlah istilah kaum rebahan di tengah sosial Indonesia. Kehadiran nyata bukan lagi bertemu secara langsung, tetapi berjuang masing-masing demi kebaikan bersama. Dengan demikian, tujuan akhir yang dicapai tetap sama, namun cara dan ungkapan partisipasi memiliki perbedaan.</w:t>
      </w:r>
    </w:p>
    <w:p w14:paraId="0000000F" w14:textId="77777777" w:rsidR="008168F4" w:rsidRPr="00B40C55" w:rsidRDefault="008168F4">
      <w:pPr>
        <w:spacing w:after="0" w:line="240" w:lineRule="auto"/>
        <w:ind w:left="567" w:right="521"/>
        <w:jc w:val="both"/>
        <w:rPr>
          <w:rFonts w:ascii="Times New Roman" w:eastAsia="Times New Roman" w:hAnsi="Times New Roman" w:cs="Times New Roman"/>
        </w:rPr>
      </w:pPr>
    </w:p>
    <w:p w14:paraId="00000010" w14:textId="77777777" w:rsidR="008168F4" w:rsidRPr="00B40C55" w:rsidRDefault="00BA1CDA">
      <w:pPr>
        <w:spacing w:after="0" w:line="240" w:lineRule="auto"/>
        <w:ind w:left="567" w:right="521"/>
        <w:jc w:val="both"/>
        <w:rPr>
          <w:rFonts w:ascii="Times New Roman" w:eastAsia="Times New Roman" w:hAnsi="Times New Roman" w:cs="Times New Roman"/>
        </w:rPr>
      </w:pPr>
      <w:r w:rsidRPr="00B40C55">
        <w:rPr>
          <w:rFonts w:ascii="Times New Roman" w:eastAsia="Times New Roman" w:hAnsi="Times New Roman" w:cs="Times New Roman"/>
        </w:rPr>
        <w:t xml:space="preserve">Kata kunci : Individu, </w:t>
      </w:r>
      <w:r w:rsidRPr="00B40C55">
        <w:rPr>
          <w:rFonts w:ascii="Times New Roman" w:eastAsia="Times New Roman" w:hAnsi="Times New Roman" w:cs="Times New Roman"/>
          <w:i/>
        </w:rPr>
        <w:t>Sosial</w:t>
      </w:r>
      <w:r w:rsidRPr="00B40C55">
        <w:rPr>
          <w:rFonts w:ascii="Times New Roman" w:eastAsia="Times New Roman" w:hAnsi="Times New Roman" w:cs="Times New Roman"/>
        </w:rPr>
        <w:t>, Partisipasi, Pandemi, Pancasila.</w:t>
      </w:r>
    </w:p>
    <w:p w14:paraId="15268E20" w14:textId="77777777" w:rsidR="00E030FB" w:rsidRPr="00B40C55" w:rsidRDefault="00E030FB">
      <w:pPr>
        <w:tabs>
          <w:tab w:val="left" w:pos="2940"/>
        </w:tabs>
        <w:spacing w:after="120" w:line="276" w:lineRule="auto"/>
        <w:rPr>
          <w:rFonts w:ascii="Times New Roman" w:eastAsia="Times New Roman" w:hAnsi="Times New Roman" w:cs="Times New Roman"/>
          <w:b/>
          <w:sz w:val="24"/>
          <w:szCs w:val="24"/>
        </w:rPr>
      </w:pPr>
    </w:p>
    <w:p w14:paraId="00000014" w14:textId="77777777" w:rsidR="008168F4" w:rsidRPr="00B40C55" w:rsidRDefault="00BA1CDA">
      <w:pPr>
        <w:tabs>
          <w:tab w:val="left" w:pos="2940"/>
        </w:tabs>
        <w:spacing w:after="120" w:line="276" w:lineRule="auto"/>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lastRenderedPageBreak/>
        <w:t>PENDAHULUAN</w:t>
      </w:r>
    </w:p>
    <w:p w14:paraId="00000015" w14:textId="77777777"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Berawal dari eksistensi manusia sebagai makhluk sosial maka ia tidak dapat hidup sendiri. Manusia akan selalu berada bersama dengan yang lainnya. Keberadaannya merupakan keberadaan bersama. Manusia ada dan bersama dengan yang lainnya. Dengan kata lain, individu ada bersama dengan individu lainnya. Ia akan tetap tinggal dan ada bersama dengan manusia lain. Eksistensi manusia dapat terpancar dari eksistensi sesamanya. Keberadaannya dapat dirasakan dengan keberadaan bersama sesamanya. Singkat kata, manusia ada dan berada bersama sesamanya. Hal ini tidak akan pernah bisa dilepaskan begitu saja dari realitas manusia.</w:t>
      </w:r>
    </w:p>
    <w:p w14:paraId="00000016" w14:textId="77777777"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Fenomena ada dan bersama dengan yang lain adalah juga fenomena keterikatan yang absolut. Keterikatan ini mengandaikan manusia memiliki koneksi satu dengan yang lainnya. Koneksi yang dibangun dalam kerangka sosial adalah koneksi intim. Kehadiran seorang subyek atau individu di tengah masyarakat adalah sebuah bentuk kehadiran yang nyata. Setiap individu memiliki tempat di tengah kehidupan sosialnya. Ia memiliki peran dalam sosial. Melalui hal ini, sosial dapat dipahami sebagai kumpulan dari banyak individu. Dalam sosial inilah, makna diri dari masing masing individu terlebur menjadi makna dari keberadaan sosial. Dalam satu sosial atau masyarakat, makna yang dikenal ialah makna keberadaan dari masyarakat itu.</w:t>
      </w:r>
    </w:p>
    <w:p w14:paraId="00000017" w14:textId="5F5BF29F"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Setiap individu memiliki kepribadian yang membangunnya untuk ambil bagian dalam sosial. “Sebagai makhluk yang berkepribadian, maka manusia adalah </w:t>
      </w:r>
      <w:r w:rsidRPr="00B40C55">
        <w:rPr>
          <w:rFonts w:ascii="Times New Roman" w:eastAsia="Times New Roman" w:hAnsi="Times New Roman" w:cs="Times New Roman"/>
          <w:i/>
          <w:sz w:val="24"/>
          <w:szCs w:val="24"/>
        </w:rPr>
        <w:t>home educandum</w:t>
      </w:r>
      <w:r w:rsidRPr="00B40C55">
        <w:rPr>
          <w:rFonts w:ascii="Times New Roman" w:eastAsia="Times New Roman" w:hAnsi="Times New Roman" w:cs="Times New Roman"/>
          <w:sz w:val="24"/>
          <w:szCs w:val="24"/>
        </w:rPr>
        <w:t xml:space="preserve"> (makhluk yang dapat didik), dan manusia juga sebagai </w:t>
      </w:r>
      <w:r w:rsidRPr="00B40C55">
        <w:rPr>
          <w:rFonts w:ascii="Times New Roman" w:eastAsia="Times New Roman" w:hAnsi="Times New Roman" w:cs="Times New Roman"/>
          <w:i/>
          <w:sz w:val="24"/>
          <w:szCs w:val="24"/>
        </w:rPr>
        <w:t>homo education</w:t>
      </w:r>
      <w:r w:rsidRPr="00B40C55">
        <w:rPr>
          <w:rFonts w:ascii="Times New Roman" w:eastAsia="Times New Roman" w:hAnsi="Times New Roman" w:cs="Times New Roman"/>
          <w:sz w:val="24"/>
          <w:szCs w:val="24"/>
        </w:rPr>
        <w:t xml:space="preserve"> (makhluk yang dapat mendidik). Kedudukan manusia seperti ini menjadikannya sebagai makhluk termulia yang kepadanya dibekali naluri agar menjadi pendidik yang kodrati dalam bentuk dorongan untuk melindungi, dan atau memelihara, serta mendidik anak-anaknya dan orang lain. Dengan demikian, maka manusia adalah makhluk individu dan makhluk sosial yang harus</w:t>
      </w:r>
      <w:r w:rsidR="00CD46DC" w:rsidRPr="00B40C55">
        <w:rPr>
          <w:rFonts w:ascii="Times New Roman" w:eastAsia="Times New Roman" w:hAnsi="Times New Roman" w:cs="Times New Roman"/>
          <w:sz w:val="24"/>
          <w:szCs w:val="24"/>
        </w:rPr>
        <w:t xml:space="preserve"> berinteraksi dengan selainnya </w:t>
      </w:r>
      <w:r w:rsidR="00CD46DC" w:rsidRPr="00B40C55">
        <w:rPr>
          <w:rFonts w:ascii="Times New Roman" w:eastAsia="Times New Roman" w:hAnsi="Times New Roman" w:cs="Times New Roman"/>
          <w:sz w:val="24"/>
          <w:szCs w:val="24"/>
        </w:rPr>
        <w:fldChar w:fldCharType="begin" w:fldLock="1"/>
      </w:r>
      <w:r w:rsidR="00CD46DC" w:rsidRPr="00B40C55">
        <w:rPr>
          <w:rFonts w:ascii="Times New Roman" w:eastAsia="Times New Roman" w:hAnsi="Times New Roman" w:cs="Times New Roman"/>
          <w:sz w:val="24"/>
          <w:szCs w:val="24"/>
        </w:rPr>
        <w:instrText>ADDIN CSL_CITATION {"citationItems":[{"id":"ITEM-1","itemData":{"DOI":"10.33096/eljour.v1i1.45","ISSN":"2720-9156","abstract":"Kajian ini bertujuan untuk menemukan teori-teori kepribadian dan perbedaan individu. Adapun latar belakang tulisan ini, adalah bahwa manusia adalah makhluk sosial yang mengandung niat bahwa manusia tidak dapat dipisahkan dari individu lain yang berinteraksi satu sama lain, terutama yang berkaitan dengan interaksi yang disengaja. Perbedaan individu mengenai variasi yang terjadi, baik variasi dalam aspek fisik maupun psikologis. Perbedaan-perbedaan ini mempengaruhi perilaku mereka di rumah dan di lingkungan lain. Dalam teori kepribadian, setiap orang secara otomatis mengungkapkan karakteristik yang berbeda dari kepribadian lain. Setiap orang memiliki karakteristik khusus dan unik. Kehidupan seseorang meliputi berbagai aspek, khususnya aspek emosional, aspek psikologis sosial dan sosial budaya, serta kemampuan intelektual yang sepenuhnya terintegrasi ke dalam faktor lingkungan kehidupan.","author":[{"dropping-particle":"","family":"Karim","given":"Bisyri Abdul","non-dropping-particle":"","parse-names":false,"suffix":""}],"container-title":"Education and Learning Journal","id":"ITEM-1","issue":"1","issued":{"date-parts":[["2020","1","24"]]},"page":"40-49","publisher":"Universitas Muslim Indonesia","title":"Teori Kepribadian dan Perbedaan Individu","type":"article-journal","volume":"1"},"locator":"40","uris":["http://www.mendeley.com/documents/?uuid=affc6996-f8aa-47cb-b900-021950bd7ad1"]}],"mendeley":{"formattedCitation":"(Karim, 2020, hal. 40)","plainTextFormattedCitation":"(Karim, 2020, hal. 40)","previouslyFormattedCitation":"(Karim, 2020, hal. 40)"},"properties":{"noteIndex":0},"schema":"https://github.com/citation-style-language/schema/raw/master/csl-citation.json"}</w:instrText>
      </w:r>
      <w:r w:rsidR="00CD46DC" w:rsidRPr="00B40C55">
        <w:rPr>
          <w:rFonts w:ascii="Times New Roman" w:eastAsia="Times New Roman" w:hAnsi="Times New Roman" w:cs="Times New Roman"/>
          <w:sz w:val="24"/>
          <w:szCs w:val="24"/>
        </w:rPr>
        <w:fldChar w:fldCharType="separate"/>
      </w:r>
      <w:r w:rsidR="00CD46DC" w:rsidRPr="00B40C55">
        <w:rPr>
          <w:rFonts w:ascii="Times New Roman" w:eastAsia="Times New Roman" w:hAnsi="Times New Roman" w:cs="Times New Roman"/>
          <w:noProof/>
          <w:sz w:val="24"/>
          <w:szCs w:val="24"/>
        </w:rPr>
        <w:t>(Karim, 2020, hal. 40)</w:t>
      </w:r>
      <w:r w:rsidR="00CD46DC" w:rsidRPr="00B40C55">
        <w:rPr>
          <w:rFonts w:ascii="Times New Roman" w:eastAsia="Times New Roman" w:hAnsi="Times New Roman" w:cs="Times New Roman"/>
          <w:sz w:val="24"/>
          <w:szCs w:val="24"/>
        </w:rPr>
        <w:fldChar w:fldCharType="end"/>
      </w:r>
      <w:r w:rsidR="00CD46DC" w:rsidRPr="00B40C55">
        <w:rPr>
          <w:rFonts w:ascii="Times New Roman" w:eastAsia="Times New Roman" w:hAnsi="Times New Roman" w:cs="Times New Roman"/>
          <w:sz w:val="24"/>
          <w:szCs w:val="24"/>
        </w:rPr>
        <w:t xml:space="preserve">”. </w:t>
      </w:r>
    </w:p>
    <w:p w14:paraId="00000018" w14:textId="6AA600AA"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Dalam diri individu terdapat sebuah skala untuk melihat sisi fenomen dari realitas. Skala ini memampukan mereka untuk melihat dan memilih informasi lalu mengembangkannya dalam sosial. “Para individu cenderung melakukan seleksi “prioritas” pada jenis pesan atau informasi yang berkaitan secara langsung dengan aktivitas utama mereka sehari-hari, sehingga mendorong mereka untuk memilih media internet sebagai sumber dan sa</w:t>
      </w:r>
      <w:r w:rsidR="00CD46DC" w:rsidRPr="00B40C55">
        <w:rPr>
          <w:rFonts w:ascii="Times New Roman" w:eastAsia="Times New Roman" w:hAnsi="Times New Roman" w:cs="Times New Roman"/>
          <w:sz w:val="24"/>
          <w:szCs w:val="24"/>
        </w:rPr>
        <w:t>luran informasi yang diutamakan</w:t>
      </w:r>
      <w:r w:rsidRPr="00B40C55">
        <w:rPr>
          <w:rFonts w:ascii="Times New Roman" w:eastAsia="Times New Roman" w:hAnsi="Times New Roman" w:cs="Times New Roman"/>
          <w:sz w:val="24"/>
          <w:szCs w:val="24"/>
        </w:rPr>
        <w:t>”</w:t>
      </w:r>
      <w:r w:rsidR="00CD46DC" w:rsidRPr="00B40C55">
        <w:rPr>
          <w:rFonts w:ascii="Times New Roman" w:eastAsia="Times New Roman" w:hAnsi="Times New Roman" w:cs="Times New Roman"/>
          <w:sz w:val="24"/>
          <w:szCs w:val="24"/>
        </w:rPr>
        <w:t xml:space="preserve"> </w:t>
      </w:r>
      <w:r w:rsidR="00CD46DC" w:rsidRPr="00B40C55">
        <w:rPr>
          <w:rFonts w:ascii="Times New Roman" w:eastAsia="Times New Roman" w:hAnsi="Times New Roman" w:cs="Times New Roman"/>
          <w:sz w:val="24"/>
          <w:szCs w:val="24"/>
        </w:rPr>
        <w:fldChar w:fldCharType="begin" w:fldLock="1"/>
      </w:r>
      <w:r w:rsidR="00CD46DC" w:rsidRPr="00B40C55">
        <w:rPr>
          <w:rFonts w:ascii="Times New Roman" w:eastAsia="Times New Roman" w:hAnsi="Times New Roman" w:cs="Times New Roman"/>
          <w:sz w:val="24"/>
          <w:szCs w:val="24"/>
        </w:rPr>
        <w:instrText>ADDIN CSL_CITATION {"citationItems":[{"id":"ITEM-1","itemData":{"DOI":"10.33633/JA.V3I2.3628","ISSN":"2685-8010","abstract":"A b s t r a k Tujuan dari penelitian ini mendeskripsikan cara individu melakukan pemrosesan informasi dan menemukan makna kehadiran fenomena covid-19. Penelitian ini menggunakan dua tradisi, yaitu tradisi sibernetika dan fenomenologi. Perspektif Elaboration Likelihood Theory , menjelaskan berbagai cara individu dalam mengevaluasi sejumlah informasi tentang Covid-19 yang diakses individu. Metode yang digunakan adalah fenomenologi dengan melakukan pengumpulan data melalui indepth interview terhadap empat orang informan. Hasilnya memperlihatkan bahwa para individu selalu terhubung dengan sejumlah media massa seperti radio, koran, majalah, televisi, media luar ruang (baliho dan billboard ), serta internet untuk mengakses beragam informasi sehari-hari. Media internet cenderung menjadi media yang dominan dipilih dan digunakan, karena lebih bersifat universal-archive , sehingga informasinya dapat diakses sewaktu- waktu. Berita atau informasi tentang Covid-19 diperoleh dari berbagai saluran informasi yang digunakan oleh masing-masing individu. Para informan memberikan penilaian secara beragam mengenai fenomena Covid-19, berita Covid-19, dan upaya pemerintah dalam mengatasi pandemi Covid-19. Ka t a Kunci : Covid-19, Elaboration Likelihood Theory , Fenomenologi, Sibernetika, Virus A b s t r act T h e purpose of this qualitative research is to describe how individuals process information on the Covid-19 virus and find the meaning of the presence of the Covid-19 phenomenon. This research uses two traditions, namely cybernetics and phenomenology. The Elaboration Likelihood Theory perspective, explains the various ways individuals evaluate a number of Covid-19 virus information accessed by individuals. The method used is phenomenology with data collection with indepth interview instruments from four informants. The results of this study show that individuals are always connected to a number of mass media such as radio, newspapers, magazines, television, outdoor media (billboards), and the internet to access a variety of daily information. Internet media tends to be the dominant media chosen and used, because it is more universal-archive, so that information can beaccessed at any time. News or information about the Covid-1 9 is obtained from various information channels used by each individual. I n f o rman t s provide a diverse assessment of the Covid-19 phenomenon, news of the Covid-19, and government efforts to overcome the Covid-19 pandemic. Keywords : Covid-19, C…","author":[{"dropping-particle":"","family":"Anggarini","given":"Shella","non-dropping-particle":"","parse-names":false,"suffix":""}],"container-title":"Jurnal Audience: Jurnal Ilmu Komunikasi","id":"ITEM-1","issue":"2","issued":{"date-parts":[["2020","10","26"]]},"page":"224-249","publisher":"Universitas Dian Nuswantoro","title":"Fenomena Dalam Berita COVID-19","type":"article-journal","volume":"3"},"locator":"239","uris":["http://www.mendeley.com/documents/?uuid=37f7b69d-97f7-303f-9c25-6c99c07b97db"]}],"mendeley":{"formattedCitation":"(Anggarini, 2020, hal. 239)","plainTextFormattedCitation":"(Anggarini, 2020, hal. 239)","previouslyFormattedCitation":"(Anggarini, 2020, hal. 239)"},"properties":{"noteIndex":0},"schema":"https://github.com/citation-style-language/schema/raw/master/csl-citation.json"}</w:instrText>
      </w:r>
      <w:r w:rsidR="00CD46DC" w:rsidRPr="00B40C55">
        <w:rPr>
          <w:rFonts w:ascii="Times New Roman" w:eastAsia="Times New Roman" w:hAnsi="Times New Roman" w:cs="Times New Roman"/>
          <w:sz w:val="24"/>
          <w:szCs w:val="24"/>
        </w:rPr>
        <w:fldChar w:fldCharType="separate"/>
      </w:r>
      <w:r w:rsidR="00CD46DC" w:rsidRPr="00B40C55">
        <w:rPr>
          <w:rFonts w:ascii="Times New Roman" w:eastAsia="Times New Roman" w:hAnsi="Times New Roman" w:cs="Times New Roman"/>
          <w:noProof/>
          <w:sz w:val="24"/>
          <w:szCs w:val="24"/>
        </w:rPr>
        <w:t>(Anggarini, 2020, hal. 239)</w:t>
      </w:r>
      <w:r w:rsidR="00CD46DC" w:rsidRPr="00B40C55">
        <w:rPr>
          <w:rFonts w:ascii="Times New Roman" w:eastAsia="Times New Roman" w:hAnsi="Times New Roman" w:cs="Times New Roman"/>
          <w:sz w:val="24"/>
          <w:szCs w:val="24"/>
        </w:rPr>
        <w:fldChar w:fldCharType="end"/>
      </w:r>
      <w:r w:rsidR="00CD46DC"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Media komunikasi memberikan wawasan yang lebih luas sehingga mendukung setiap individu untuk mengembangkan dirinya. “Proses pembentukan pemahaman individu terjadi dalam aktivitas komunikasi mereka sehari-hari melalui perubahan skema kognitif (cognitive) dan sikap atau suasana emosional </w:t>
      </w:r>
      <w:r w:rsidRPr="00B40C55">
        <w:rPr>
          <w:rFonts w:ascii="Times New Roman" w:eastAsia="Times New Roman" w:hAnsi="Times New Roman" w:cs="Times New Roman"/>
          <w:i/>
          <w:sz w:val="24"/>
          <w:szCs w:val="24"/>
        </w:rPr>
        <w:t>(affect</w:t>
      </w:r>
      <w:r w:rsidR="00CD46DC" w:rsidRPr="00B40C55">
        <w:rPr>
          <w:rFonts w:ascii="Times New Roman" w:eastAsia="Times New Roman" w:hAnsi="Times New Roman" w:cs="Times New Roman"/>
          <w:i/>
          <w:sz w:val="24"/>
          <w:szCs w:val="24"/>
        </w:rPr>
        <w:t>ive)</w:t>
      </w:r>
      <w:r w:rsidR="00CD46DC" w:rsidRPr="00B40C55">
        <w:rPr>
          <w:rFonts w:ascii="Times New Roman" w:eastAsia="Times New Roman" w:hAnsi="Times New Roman" w:cs="Times New Roman"/>
          <w:sz w:val="24"/>
          <w:szCs w:val="24"/>
        </w:rPr>
        <w:t xml:space="preserve"> individu secara bervariasi” </w:t>
      </w:r>
      <w:r w:rsidR="00CD46DC" w:rsidRPr="00B40C55">
        <w:rPr>
          <w:rFonts w:ascii="Times New Roman" w:eastAsia="Times New Roman" w:hAnsi="Times New Roman" w:cs="Times New Roman"/>
          <w:sz w:val="24"/>
          <w:szCs w:val="24"/>
        </w:rPr>
        <w:fldChar w:fldCharType="begin" w:fldLock="1"/>
      </w:r>
      <w:r w:rsidR="00CD46DC" w:rsidRPr="00B40C55">
        <w:rPr>
          <w:rFonts w:ascii="Times New Roman" w:eastAsia="Times New Roman" w:hAnsi="Times New Roman" w:cs="Times New Roman"/>
          <w:sz w:val="24"/>
          <w:szCs w:val="24"/>
        </w:rPr>
        <w:instrText>ADDIN CSL_CITATION {"citationItems":[{"id":"ITEM-1","itemData":{"DOI":"10.33633/JA.V3I2.3628","ISSN":"2685-8010","abstract":"A b s t r a k Tujuan dari penelitian ini mendeskripsikan cara individu melakukan pemrosesan informasi dan menemukan makna kehadiran fenomena covid-19. Penelitian ini menggunakan dua tradisi, yaitu tradisi sibernetika dan fenomenologi. Perspektif Elaboration Likelihood Theory , menjelaskan berbagai cara individu dalam mengevaluasi sejumlah informasi tentang Covid-19 yang diakses individu. Metode yang digunakan adalah fenomenologi dengan melakukan pengumpulan data melalui indepth interview terhadap empat orang informan. Hasilnya memperlihatkan bahwa para individu selalu terhubung dengan sejumlah media massa seperti radio, koran, majalah, televisi, media luar ruang (baliho dan billboard ), serta internet untuk mengakses beragam informasi sehari-hari. Media internet cenderung menjadi media yang dominan dipilih dan digunakan, karena lebih bersifat universal-archive , sehingga informasinya dapat diakses sewaktu- waktu. Berita atau informasi tentang Covid-19 diperoleh dari berbagai saluran informasi yang digunakan oleh masing-masing individu. Para informan memberikan penilaian secara beragam mengenai fenomena Covid-19, berita Covid-19, dan upaya pemerintah dalam mengatasi pandemi Covid-19. Ka t a Kunci : Covid-19, Elaboration Likelihood Theory , Fenomenologi, Sibernetika, Virus A b s t r act T h e purpose of this qualitative research is to describe how individuals process information on the Covid-19 virus and find the meaning of the presence of the Covid-19 phenomenon. This research uses two traditions, namely cybernetics and phenomenology. The Elaboration Likelihood Theory perspective, explains the various ways individuals evaluate a number of Covid-19 virus information accessed by individuals. The method used is phenomenology with data collection with indepth interview instruments from four informants. The results of this study show that individuals are always connected to a number of mass media such as radio, newspapers, magazines, television, outdoor media (billboards), and the internet to access a variety of daily information. Internet media tends to be the dominant media chosen and used, because it is more universal-archive, so that information can beaccessed at any time. News or information about the Covid-1 9 is obtained from various information channels used by each individual. I n f o rman t s provide a diverse assessment of the Covid-19 phenomenon, news of the Covid-19, and government efforts to overcome the Covid-19 pandemic. Keywords : Covid-19, C…","author":[{"dropping-particle":"","family":"Anggarini","given":"Shella","non-dropping-particle":"","parse-names":false,"suffix":""}],"container-title":"Jurnal Audience: Jurnal Ilmu Komunikasi","id":"ITEM-1","issue":"2","issued":{"date-parts":[["2020","10","26"]]},"page":"224-249","publisher":"Universitas Dian Nuswantoro","title":"Fenomena Dalam Berita COVID-19","type":"article-journal","volume":"3"},"locator":"243","uris":["http://www.mendeley.com/documents/?uuid=37f7b69d-97f7-303f-9c25-6c99c07b97db"]}],"mendeley":{"formattedCitation":"(Anggarini, 2020, hal. 243)","plainTextFormattedCitation":"(Anggarini, 2020, hal. 243)","previouslyFormattedCitation":"(Anggarini, 2020, hal. 243)"},"properties":{"noteIndex":0},"schema":"https://github.com/citation-style-language/schema/raw/master/csl-citation.json"}</w:instrText>
      </w:r>
      <w:r w:rsidR="00CD46DC" w:rsidRPr="00B40C55">
        <w:rPr>
          <w:rFonts w:ascii="Times New Roman" w:eastAsia="Times New Roman" w:hAnsi="Times New Roman" w:cs="Times New Roman"/>
          <w:sz w:val="24"/>
          <w:szCs w:val="24"/>
        </w:rPr>
        <w:fldChar w:fldCharType="separate"/>
      </w:r>
      <w:r w:rsidR="00CD46DC" w:rsidRPr="00B40C55">
        <w:rPr>
          <w:rFonts w:ascii="Times New Roman" w:eastAsia="Times New Roman" w:hAnsi="Times New Roman" w:cs="Times New Roman"/>
          <w:noProof/>
          <w:sz w:val="24"/>
          <w:szCs w:val="24"/>
        </w:rPr>
        <w:t>(Anggarini, 2020, hal. 243)</w:t>
      </w:r>
      <w:r w:rsidR="00CD46DC" w:rsidRPr="00B40C55">
        <w:rPr>
          <w:rFonts w:ascii="Times New Roman" w:eastAsia="Times New Roman" w:hAnsi="Times New Roman" w:cs="Times New Roman"/>
          <w:sz w:val="24"/>
          <w:szCs w:val="24"/>
        </w:rPr>
        <w:fldChar w:fldCharType="end"/>
      </w:r>
      <w:r w:rsidR="00CD46DC" w:rsidRPr="00B40C55">
        <w:rPr>
          <w:rFonts w:ascii="Times New Roman" w:eastAsia="Times New Roman" w:hAnsi="Times New Roman" w:cs="Times New Roman"/>
          <w:sz w:val="24"/>
          <w:szCs w:val="24"/>
        </w:rPr>
        <w:t>.</w:t>
      </w:r>
    </w:p>
    <w:p w14:paraId="00000019" w14:textId="0A4DBD3F"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Dalam konteks pandemi </w:t>
      </w:r>
      <w:r w:rsidR="0029761D"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 makna kehadiran individu dalam sosial mengalami pergeseran. Fenomena pandemi menarik setiap individu ke dalam dirinya masing-masing. segala bentuk perjumpaan sangat terbatas. Aktivitas lebih terarah kepada diri setiap orang. Mereka berfokus untuk menyelamatkan dirinya dan juga menyelamatkan orang-orang di sekitarnya. Kehadiran individu memiliki makna ketika ia berada bersama sesamanya, tetapi masa pandemi mengubah makna kehadiran menjadi hal yang baru. Kehadiran bukan lagi secara fisik, bukan lagi dengan terlibat langsung melainkan dengan menarik diri ke dalam. Dengan kata lain, individu bukan lagi sebagai sosial, melainkan pada dirinya sendiri.</w:t>
      </w:r>
    </w:p>
    <w:p w14:paraId="0000001A" w14:textId="27D00700"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Masyarakat memberikan tempat bagi kehadiran individu. “Masyarakat merupakan suatu pergaulan hidup, oleh karena manusia hidup bersama. Masyarakat merupakan suatu sistem yang terbentuk karena hubungan anggota-anggotanya. Dengan kata lain, masyarakat adalah suatu sistem yang terwujud dari kehidupan bersama manusia, yang lazim disebut dengan sis</w:t>
      </w:r>
      <w:r w:rsidR="00376B3E" w:rsidRPr="00B40C55">
        <w:rPr>
          <w:rFonts w:ascii="Times New Roman" w:eastAsia="Times New Roman" w:hAnsi="Times New Roman" w:cs="Times New Roman"/>
          <w:sz w:val="24"/>
          <w:szCs w:val="24"/>
        </w:rPr>
        <w:t>tem kemasyarakatan</w:t>
      </w:r>
      <w:r w:rsidRPr="00B40C55">
        <w:rPr>
          <w:rFonts w:ascii="Times New Roman" w:eastAsia="Times New Roman" w:hAnsi="Times New Roman" w:cs="Times New Roman"/>
          <w:sz w:val="24"/>
          <w:szCs w:val="24"/>
        </w:rPr>
        <w:t>”</w:t>
      </w:r>
      <w:r w:rsidR="00376B3E" w:rsidRPr="00B40C55">
        <w:rPr>
          <w:rFonts w:ascii="Times New Roman" w:eastAsia="Times New Roman" w:hAnsi="Times New Roman" w:cs="Times New Roman"/>
          <w:sz w:val="24"/>
          <w:szCs w:val="24"/>
        </w:rPr>
        <w:fldChar w:fldCharType="begin" w:fldLock="1"/>
      </w:r>
      <w:r w:rsidR="00376B3E" w:rsidRPr="00B40C55">
        <w:rPr>
          <w:rFonts w:ascii="Times New Roman" w:eastAsia="Times New Roman" w:hAnsi="Times New Roman" w:cs="Times New Roman"/>
          <w:sz w:val="24"/>
          <w:szCs w:val="24"/>
        </w:rPr>
        <w:instrText>ADDIN CSL_CITATION {"citationItems":[{"id":"ITEM-1","itemData":{"DOI":"10.38035/JMPIS.V1I1.253","ISSN":"2716-375X","abstract":"Secara umum&amp;nbsp;Pengertian Masyarakat adalah sekumpulan individu-individu yang hidup bersama, bekerja sama untuk memperoleh kepentingan bersama yang telah memiliki tatanan kehidupan, norma-norma, dan adat istiadat yang ditaati dalam lingkungannya. Masyarakat berasal dari bahasa inggris yaitu \"society\" yang berarti \"masyarakat\", lalu kata society berasal dari bahasa latin yaitu \"societas\" yang berarti \"kawan\". Sedangkan masyarakat yang berasal dari bahasa arab yaitu \"musyarak\". Pengertian Masyarakat dalam Arti Luas adalah keseluruhan hubungan hidup bersama tanpa dengan dibatasi lingkungan, bangsa dan sebagainya. Sedangkan Pengertian Masyarakat dalam Arti Sempit adalah sekelompok individu yang dibatasi oleh golongan, bangsa, teritorial, dan lain sebagainya. Pengertian masyarakat juga dapat didefinisikan sebagai kelompok orang yang terorganisasi karena memiliki tujuan yang sama.&amp;nbsp;Pengertian Masyarakat secara Sederhana adalah sekumpulan manusia yang saling berinteraksi atau bergaul dengan kepentingan yang sama. Terbentuknya masyarakat karena manusia menggunakan perasaan, pikiran dan keinginannya memberikan reaksi dalam lingkungannya.","author":[{"dropping-particle":"","family":"Prasetyo","given":"Donny","non-dropping-particle":"","parse-names":false,"suffix":""},{"dropping-particle":"","family":"Irwansyah","given":"","non-dropping-particle":"","parse-names":false,"suffix":""}],"container-title":"Manajemen Pendidikan dan Ilmu Sosial","id":"ITEM-1","issue":"1","issued":{"date-parts":[["2020","5","19"]]},"page":"163-175","publisher":"Yayasan Dharma Indonesia Tercinta (Dinasti)","title":"Memahami Masyarakat dan Perspektifnya","type":"article-journal","volume":"1"},"locator":"174","uris":["http://www.mendeley.com/documents/?uuid=359a7602-c12c-340d-af8f-46a82a116740"]}],"mendeley":{"formattedCitation":"(Prasetyo &amp; Irwansyah, 2020, hal. 174)","plainTextFormattedCitation":"(Prasetyo &amp; Irwansyah, 2020, hal. 174)","previouslyFormattedCitation":"(Prasetyo &amp; Irwansyah, 2020, hal. 174)"},"properties":{"noteIndex":0},"schema":"https://github.com/citation-style-language/schema/raw/master/csl-citation.json"}</w:instrText>
      </w:r>
      <w:r w:rsidR="00376B3E" w:rsidRPr="00B40C55">
        <w:rPr>
          <w:rFonts w:ascii="Times New Roman" w:eastAsia="Times New Roman" w:hAnsi="Times New Roman" w:cs="Times New Roman"/>
          <w:sz w:val="24"/>
          <w:szCs w:val="24"/>
        </w:rPr>
        <w:fldChar w:fldCharType="separate"/>
      </w:r>
      <w:r w:rsidR="00376B3E" w:rsidRPr="00B40C55">
        <w:rPr>
          <w:rFonts w:ascii="Times New Roman" w:eastAsia="Times New Roman" w:hAnsi="Times New Roman" w:cs="Times New Roman"/>
          <w:noProof/>
          <w:sz w:val="24"/>
          <w:szCs w:val="24"/>
        </w:rPr>
        <w:t>(Prasetyo &amp; Irwansyah, 2020, hal. 174)</w:t>
      </w:r>
      <w:r w:rsidR="00376B3E" w:rsidRPr="00B40C55">
        <w:rPr>
          <w:rFonts w:ascii="Times New Roman" w:eastAsia="Times New Roman" w:hAnsi="Times New Roman" w:cs="Times New Roman"/>
          <w:sz w:val="24"/>
          <w:szCs w:val="24"/>
        </w:rPr>
        <w:fldChar w:fldCharType="end"/>
      </w:r>
      <w:r w:rsidR="00376B3E"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Sistem ini menunjukkan bagaimana kehadiran dan keterlibatan setiap individu dalam kontek sosial.</w:t>
      </w:r>
    </w:p>
    <w:p w14:paraId="0000001B" w14:textId="62B5973F" w:rsidR="008168F4" w:rsidRPr="00B40C55" w:rsidRDefault="00BA1CDA" w:rsidP="00E030FB">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Dalam penelitiannya, </w:t>
      </w:r>
      <w:r w:rsidR="00376B3E" w:rsidRPr="00B40C55">
        <w:rPr>
          <w:rFonts w:ascii="Times New Roman" w:eastAsia="Times New Roman" w:hAnsi="Times New Roman" w:cs="Times New Roman"/>
          <w:noProof/>
          <w:color w:val="000000"/>
          <w:sz w:val="24"/>
          <w:szCs w:val="24"/>
        </w:rPr>
        <w:t>Romdani &amp; Suryadi</w:t>
      </w:r>
      <w:r w:rsidR="00376B3E" w:rsidRPr="00B40C55">
        <w:rPr>
          <w:rFonts w:ascii="Times New Roman" w:eastAsia="Times New Roman" w:hAnsi="Times New Roman" w:cs="Times New Roman"/>
          <w:color w:val="000000"/>
          <w:sz w:val="24"/>
          <w:szCs w:val="24"/>
        </w:rPr>
        <w:t xml:space="preserve"> </w:t>
      </w:r>
      <w:r w:rsidR="00376B3E" w:rsidRPr="00B40C55">
        <w:rPr>
          <w:rFonts w:ascii="Times New Roman" w:eastAsia="Times New Roman" w:hAnsi="Times New Roman" w:cs="Times New Roman"/>
          <w:color w:val="000000"/>
          <w:sz w:val="24"/>
          <w:szCs w:val="24"/>
        </w:rPr>
        <w:fldChar w:fldCharType="begin" w:fldLock="1"/>
      </w:r>
      <w:r w:rsidR="00BE4F7F" w:rsidRPr="00B40C55">
        <w:rPr>
          <w:rFonts w:ascii="Times New Roman" w:eastAsia="Times New Roman" w:hAnsi="Times New Roman" w:cs="Times New Roman"/>
          <w:color w:val="000000"/>
          <w:sz w:val="24"/>
          <w:szCs w:val="24"/>
        </w:rPr>
        <w:instrText>ADDIN CSL_CITATION {"citationItems":[{"id":"ITEM-1","itemData":{"DOI":"10.24114/JK.V18I2.23416","ISSN":"2745-6919","abstract":"Abstract     Local election in 2020 is a form of democracy for the Indonesian people, with this aim, namely to see how citizens interpret the concept of democracy in Indonesia during the elections held during the Pandemic. This research was conducted using the method of literature study (library research) or research with literature studies, namely research data and information from scientific journals and books as well as research results. Such is the data process obtained that the holding of regional head elections in a Pandemic reaps pros and cons. The media is a public space that is used by citizens in realizing their participation, and the manifestation of a citizen's democratic attitude can be seen from his role through the public space in his decision-making process. Thus, the media as a means of political discussion in the community, this can be said as the meaning of democracy that can be seen by every individual in the practice of citizenship.        -------------      Abstrak   Pemilihan Kepala Daerah serentak yang diselenggarakan pada tahun 2020 merupakan wujud demokrasi bagi bangsa Indonesia, tujuan penulisan ini yaitu untuk mengetahui bagaimana warga negara memaknai konsep demokrasi di Indonesia saat pilkada yang dilaksanakan saat  Pandemic . Penelitian ini dilakukan dengan metode studi literatur  (library research)  atau penelitian dengan studi pustaka, yaitu pengumpulan data dan informasi dari jurnal ilmiah dan buku serta hasil penelitian. Demikian proses data yang didapatkan bahwa penyelenggaraan pemilihan kepala daerah dalam  Pandemic  menuai pro dan kontra. Media menjadi ruang public yang digunakan warga negara dalam mewujudkan partisipasinya, dan perwujudan sikap demokratis seorang warga negara dapat dilihat dari peran dirinya melalui ruang public dalam proses pengambilan keputusannya. Demikian, media sebagai sarana diskusi politik di kalangan masyarakat, hal ini dapat dikatakan sebagai makna demokrasi yang dapat dilihat setiap individu dalam praktek kewarganegaraan.","author":[{"dropping-particle":"","family":"Romdani","given":"Lisda Nurul","non-dropping-particle":"","parse-names":false,"suffix":""},{"dropping-particle":"","family":"Suryadi","given":"Karim","non-dropping-particle":"","parse-names":false,"suffix":""}],"container-title":"Jurnal Kewarganegaraan","id":"ITEM-1","issue":"2","issued":{"date-parts":[["2021","9","27"]]},"page":"74-83","publisher":"State University of Medan","title":"Pilkada Dalam Pandemic: Bagaimana Warga Negara Memaknai Demokrasi Indonesia","type":"article-journal","volume":"18"},"locator":"78-79","suppress-author":1,"uris":["http://www.mendeley.com/documents/?uuid=8dcaf797-2bdc-320e-9d30-0a64c7f73c91"]}],"mendeley":{"formattedCitation":"(2021, hal. 78–79)","plainTextFormattedCitation":"(2021, hal. 78–79)","previouslyFormattedCitation":"(2021, hal. 78–79)"},"properties":{"noteIndex":0},"schema":"https://github.com/citation-style-language/schema/raw/master/csl-citation.json"}</w:instrText>
      </w:r>
      <w:r w:rsidR="00376B3E" w:rsidRPr="00B40C55">
        <w:rPr>
          <w:rFonts w:ascii="Times New Roman" w:eastAsia="Times New Roman" w:hAnsi="Times New Roman" w:cs="Times New Roman"/>
          <w:color w:val="000000"/>
          <w:sz w:val="24"/>
          <w:szCs w:val="24"/>
        </w:rPr>
        <w:fldChar w:fldCharType="separate"/>
      </w:r>
      <w:r w:rsidR="00376B3E" w:rsidRPr="00B40C55">
        <w:rPr>
          <w:rFonts w:ascii="Times New Roman" w:eastAsia="Times New Roman" w:hAnsi="Times New Roman" w:cs="Times New Roman"/>
          <w:noProof/>
          <w:color w:val="000000"/>
          <w:sz w:val="24"/>
          <w:szCs w:val="24"/>
        </w:rPr>
        <w:t>(2021, hal. 78–79)</w:t>
      </w:r>
      <w:r w:rsidR="00376B3E" w:rsidRPr="00B40C55">
        <w:rPr>
          <w:rFonts w:ascii="Times New Roman" w:eastAsia="Times New Roman" w:hAnsi="Times New Roman" w:cs="Times New Roman"/>
          <w:color w:val="000000"/>
          <w:sz w:val="24"/>
          <w:szCs w:val="24"/>
        </w:rPr>
        <w:fldChar w:fldCharType="end"/>
      </w:r>
      <w:r w:rsidR="007B10C3"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mengatakan bahwa “Demokrasi dimaknai sebagai bentuk pemerintahan yang menjadikan rakyat sebagai subjek, dan maknai juga sebagai sistem pemerintahan yang bertumpu pada kedaulatan rakyat. Partisipasi politik merupakan bagian dari prasyarat demokrasi dimana seluruh warga negara harus memiliki kemampuan dalam membangun pemerintahan. Partisipasi politik dilakukan oleh seorang individu sebagai warga negara, tanpa melihat latar belakang ataupun tanpa paksaan dari satu kelompok. Partisipasi politik bukan hanya tentang keterlibatan seorang warga negara dalam proses pemerintahan, namun lebih dari itu partisipasi politik merupakan hubungan antara kesadaran politik warga negara dengan kepercayaannya terhadap pemerintah.”</w:t>
      </w:r>
    </w:p>
    <w:p w14:paraId="0000001C" w14:textId="7666FA63" w:rsidR="008168F4" w:rsidRPr="00B40C55" w:rsidRDefault="00BA1CDA" w:rsidP="00E030FB">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Selain itu, Nurbaiti, dkk</w:t>
      </w:r>
      <w:r w:rsidR="00BE4F7F" w:rsidRPr="00B40C55">
        <w:rPr>
          <w:rFonts w:ascii="Times New Roman" w:eastAsia="Times New Roman" w:hAnsi="Times New Roman" w:cs="Times New Roman"/>
          <w:sz w:val="24"/>
          <w:szCs w:val="24"/>
        </w:rPr>
        <w:t xml:space="preserve"> </w:t>
      </w:r>
      <w:r w:rsidR="00BE4F7F" w:rsidRPr="00B40C55">
        <w:rPr>
          <w:rFonts w:ascii="Times New Roman" w:eastAsia="Times New Roman" w:hAnsi="Times New Roman" w:cs="Times New Roman"/>
          <w:sz w:val="24"/>
          <w:szCs w:val="24"/>
        </w:rPr>
        <w:fldChar w:fldCharType="begin" w:fldLock="1"/>
      </w:r>
      <w:r w:rsidR="00E030FB" w:rsidRPr="00B40C55">
        <w:rPr>
          <w:rFonts w:ascii="Times New Roman" w:eastAsia="Times New Roman" w:hAnsi="Times New Roman" w:cs="Times New Roman"/>
          <w:sz w:val="24"/>
          <w:szCs w:val="24"/>
        </w:rPr>
        <w:instrText>ADDIN CSL_CITATION {"citationItems":[{"id":"ITEM-1","itemData":{"DOI":"https://doi.org/10.24905/igj.v4i1.1821","author":[{"dropping-particle":"","family":"Siam","given":"Nurbaiti Usman","non-dropping-particle":"","parse-names":false,"suffix":""},{"dropping-particle":"","family":"Nurhadiyanti","given":"","non-dropping-particle":"","parse-names":false,"suffix":""},{"dropping-particle":"","family":"Prasetyo","given":"Endri Bagus","non-dropping-particle":"","parse-names":false,"suffix":""}],"container-title":"Indonesian Governance Journal","id":"ITEM-1","issue":"01","issued":{"date-parts":[["2021"]]},"page":"80-90","title":"Identifikasi Pelayanan Publik di era Work From Home (WFH)","type":"article-journal","volume":"04"},"locator":"83-85","prefix":"dalam ","uris":["http://www.mendeley.com/documents/?uuid=f46123d7-13e9-42e6-a54a-eac9072cbe89"]}],"mendeley":{"formattedCitation":"(dalam Siam, Nurhadiyanti, &amp; Prasetyo, 2021, hal. 83–85)","plainTextFormattedCitation":"(dalam Siam, Nurhadiyanti, &amp; Prasetyo, 2021, hal. 83–85)","previouslyFormattedCitation":"(dalam Siam, Nurhadiyanti, &amp; Prasetyo, 2021, hal. 83–85)"},"properties":{"noteIndex":0},"schema":"https://github.com/citation-style-language/schema/raw/master/csl-citation.json"}</w:instrText>
      </w:r>
      <w:r w:rsidR="00BE4F7F" w:rsidRPr="00B40C55">
        <w:rPr>
          <w:rFonts w:ascii="Times New Roman" w:eastAsia="Times New Roman" w:hAnsi="Times New Roman" w:cs="Times New Roman"/>
          <w:sz w:val="24"/>
          <w:szCs w:val="24"/>
        </w:rPr>
        <w:fldChar w:fldCharType="separate"/>
      </w:r>
      <w:r w:rsidR="00DE005F" w:rsidRPr="00B40C55">
        <w:rPr>
          <w:rFonts w:ascii="Times New Roman" w:eastAsia="Times New Roman" w:hAnsi="Times New Roman" w:cs="Times New Roman"/>
          <w:noProof/>
          <w:sz w:val="24"/>
          <w:szCs w:val="24"/>
        </w:rPr>
        <w:t>(dalam Siam, Nurhadiyanti, &amp; Prasetyo, 2021, hal. 83–85)</w:t>
      </w:r>
      <w:r w:rsidR="00BE4F7F" w:rsidRPr="00B40C55">
        <w:rPr>
          <w:rFonts w:ascii="Times New Roman" w:eastAsia="Times New Roman" w:hAnsi="Times New Roman" w:cs="Times New Roman"/>
          <w:sz w:val="24"/>
          <w:szCs w:val="24"/>
        </w:rPr>
        <w:fldChar w:fldCharType="end"/>
      </w:r>
      <w:r w:rsidR="00BE4F7F"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sz w:val="24"/>
          <w:szCs w:val="24"/>
        </w:rPr>
        <w:t xml:space="preserve">dalam penelitiannya menyangkut pelayanan publik di era </w:t>
      </w:r>
      <w:r w:rsidRPr="00B40C55">
        <w:rPr>
          <w:rFonts w:ascii="Times New Roman" w:eastAsia="Times New Roman" w:hAnsi="Times New Roman" w:cs="Times New Roman"/>
          <w:i/>
          <w:sz w:val="24"/>
          <w:szCs w:val="24"/>
        </w:rPr>
        <w:t>new normal</w:t>
      </w:r>
      <w:r w:rsidRPr="00B40C55">
        <w:rPr>
          <w:rFonts w:ascii="Times New Roman" w:eastAsia="Times New Roman" w:hAnsi="Times New Roman" w:cs="Times New Roman"/>
          <w:sz w:val="24"/>
          <w:szCs w:val="24"/>
        </w:rPr>
        <w:t xml:space="preserve"> menyebutkan </w:t>
      </w:r>
      <w:r w:rsidRPr="00B40C55">
        <w:rPr>
          <w:rFonts w:ascii="Times New Roman" w:eastAsia="Times New Roman" w:hAnsi="Times New Roman" w:cs="Times New Roman"/>
          <w:color w:val="000000"/>
          <w:sz w:val="24"/>
          <w:szCs w:val="24"/>
        </w:rPr>
        <w:t>bahwa “pelayanan publik memang pada dasarnya harus melihat kualitas pelayanan, lantaran pelayanan yang baik merupakan awal bagi tumbuhnya trust dalam masyarakat pada pemerintah itu sendiri, selanjutnya juga sebagai penentu pemberdayaan warga.</w:t>
      </w:r>
      <w:r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color w:val="000000"/>
          <w:sz w:val="24"/>
          <w:szCs w:val="24"/>
        </w:rPr>
        <w:t xml:space="preserve">Lebih lanjut bila melihat pelayanan publik pada era </w:t>
      </w:r>
      <w:r w:rsidRPr="00B40C55">
        <w:rPr>
          <w:rFonts w:ascii="Times New Roman" w:eastAsia="Times New Roman" w:hAnsi="Times New Roman" w:cs="Times New Roman"/>
          <w:i/>
          <w:color w:val="000000"/>
          <w:sz w:val="24"/>
          <w:szCs w:val="24"/>
        </w:rPr>
        <w:t>new normal</w:t>
      </w:r>
      <w:r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sz w:val="24"/>
          <w:szCs w:val="24"/>
        </w:rPr>
        <w:t>menerapkan</w:t>
      </w:r>
      <w:r w:rsidRPr="00B40C55">
        <w:rPr>
          <w:rFonts w:ascii="Times New Roman" w:eastAsia="Times New Roman" w:hAnsi="Times New Roman" w:cs="Times New Roman"/>
          <w:color w:val="000000"/>
          <w:sz w:val="24"/>
          <w:szCs w:val="24"/>
        </w:rPr>
        <w:t xml:space="preserve"> kebijakan yang sudah ditetapkan, akan berdampak terhadap akses pelayanan pada rakyat. Hal ini akan mengurangi intensitas rendezvous antara pemberi dan juga penerima layanan.”</w:t>
      </w:r>
    </w:p>
    <w:p w14:paraId="0000001D" w14:textId="0F72C477"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Berdasarkan kedua penelitian diatas, penulis melihat bahwa partisipasi individu memiliki peran yang penting dalam kehidupan bersama. Fenomena pandemi </w:t>
      </w:r>
      <w:r w:rsidR="00BE4F7F"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 xml:space="preserve">menunjukkan perubahan dalam partisipasi ini. Partisipasi publik tidak hanya dalam hal politik maupun dalam hal pelayanan publik saja, melainkan dalam berbagai segi kehidupan bermasyarakat. Dengan demikian, pandemi </w:t>
      </w:r>
      <w:r w:rsidR="00BE4F7F"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 xml:space="preserve">dapat dipandang sebagai sebuah awal baru untuk mendalami makna partisipasi individu. Fenomena ini menggeser kehadiran individu dalam suatu sosial kepada individu masing-masing. Kebaruan penelitian ini terletak pada makna partisipasi yang dilakukan oleh setiap individu dalam relasinya dengan sesama. Hal ini tentu berbeda dengan partisipasi yang dilakukan sebelum pandemi. Berdasarkan fenomena ini, peneliti merasa tertarik untuk menggali dan mendalami keterkaitan individu dengan sosial, secara khusus dalam masa pandemi ini. </w:t>
      </w:r>
    </w:p>
    <w:p w14:paraId="0000001E" w14:textId="0EB93C1A"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Tujuan dari penelitian ini adalah menggali makna partisipasi individu dalam sosial yang terjadi selama masa pandemi. Hal ini tentu berbeda dengan partisipasi individu sebelum masa pandemi terjadi. Sehingga penulis mendapatkan makna baru dari partisipasi individu ke dalam sosial. Penulis mengajukan tiga permasalahan yang mendasar dalam konteks pandemi </w:t>
      </w:r>
      <w:r w:rsidR="00A7050B"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Permasalahan yang diangkat oleh penulis antara lain: apa pengertian dari individu dan sosial?</w:t>
      </w:r>
      <w:r w:rsidR="00E81E8B"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Bagaimana keterlibatan individu dalam sosial selama konteks pandemi </w:t>
      </w:r>
      <w:r w:rsidR="00DE005F"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w:t>
      </w:r>
      <w:r w:rsidR="00E81E8B"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w:t>
      </w:r>
      <w:r w:rsidR="00E81E8B" w:rsidRPr="00B40C55">
        <w:rPr>
          <w:rFonts w:ascii="Times New Roman" w:eastAsia="Times New Roman" w:hAnsi="Times New Roman" w:cs="Times New Roman"/>
          <w:sz w:val="24"/>
          <w:szCs w:val="24"/>
        </w:rPr>
        <w:t xml:space="preserve">dan </w:t>
      </w:r>
      <w:r w:rsidRPr="00B40C55">
        <w:rPr>
          <w:rFonts w:ascii="Times New Roman" w:eastAsia="Times New Roman" w:hAnsi="Times New Roman" w:cs="Times New Roman"/>
          <w:sz w:val="24"/>
          <w:szCs w:val="24"/>
        </w:rPr>
        <w:t xml:space="preserve">bagaimana makna kehadiran individu dalam sosial selama masa pandemi </w:t>
      </w:r>
      <w:r w:rsidR="00E81E8B"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w:t>
      </w:r>
      <w:r w:rsidR="00E81E8B" w:rsidRPr="00B40C55">
        <w:rPr>
          <w:rFonts w:ascii="Times New Roman" w:eastAsia="Times New Roman" w:hAnsi="Times New Roman" w:cs="Times New Roman"/>
          <w:sz w:val="24"/>
          <w:szCs w:val="24"/>
        </w:rPr>
        <w:t>.</w:t>
      </w:r>
    </w:p>
    <w:p w14:paraId="00000020"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METODE PENELITIAN</w:t>
      </w:r>
    </w:p>
    <w:p w14:paraId="00000021" w14:textId="77777777" w:rsidR="008168F4" w:rsidRPr="00B40C55" w:rsidRDefault="00BA1CDA" w:rsidP="00E030FB">
      <w:pPr>
        <w:pBdr>
          <w:top w:val="nil"/>
          <w:left w:val="nil"/>
          <w:bottom w:val="nil"/>
          <w:right w:val="nil"/>
          <w:between w:val="nil"/>
        </w:pBd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Dalam penelitian ini, peneliti menggunakan metode penelitian kualitatif fenomenologi. Penelitian ini dilakukan studi kepustakaan dan menggali fenomena yang terjadi selama masa pandemi. Tinjauan penelitian ini menggunakan filsafat fenomenologis. Penelitian kualitatif fenomenologi berarti suatu pendekatan atau penelusuran yang bertujuan untuk mengeksplorasi dan memahami suatu fenomen dalam diri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Penelitian ini tidak berbasiskan pada data angka, melainkan data yang diperoleh secara langsung dari hasil wawancara. Melalui metode ini, peneliti mengumpulkan data yang berisi keterlibatan individu dalam masyarakatnya. </w:t>
      </w:r>
    </w:p>
    <w:p w14:paraId="00000022" w14:textId="03836E65" w:rsidR="008168F4" w:rsidRPr="00B40C55" w:rsidRDefault="00BA1CDA" w:rsidP="00E030FB">
      <w:pPr>
        <w:pBdr>
          <w:top w:val="nil"/>
          <w:left w:val="nil"/>
          <w:bottom w:val="nil"/>
          <w:right w:val="nil"/>
          <w:between w:val="nil"/>
        </w:pBd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Teknik pengumpulan data dengan menggunakan pendekatan fenomenologi Creswell. Menurut Creswell tradisi fenomenologi ialah sebuah riset tentang pengalaman dan bagaimana seseorang membentuk makna </w:t>
      </w:r>
      <w:r w:rsidR="00E030FB" w:rsidRPr="00B40C55">
        <w:rPr>
          <w:rFonts w:ascii="Times New Roman" w:eastAsia="Times New Roman" w:hAnsi="Times New Roman" w:cs="Times New Roman"/>
          <w:color w:val="000000"/>
          <w:sz w:val="24"/>
          <w:szCs w:val="24"/>
        </w:rPr>
        <w:t xml:space="preserve">berdasarkan apa yang dialaminya </w:t>
      </w:r>
      <w:r w:rsidR="00E030FB" w:rsidRPr="00B40C55">
        <w:rPr>
          <w:rFonts w:ascii="Times New Roman" w:eastAsia="Times New Roman" w:hAnsi="Times New Roman" w:cs="Times New Roman"/>
          <w:color w:val="000000"/>
          <w:sz w:val="24"/>
          <w:szCs w:val="24"/>
        </w:rPr>
        <w:fldChar w:fldCharType="begin" w:fldLock="1"/>
      </w:r>
      <w:r w:rsidR="00E030FB" w:rsidRPr="00B40C55">
        <w:rPr>
          <w:rFonts w:ascii="Times New Roman" w:eastAsia="Times New Roman" w:hAnsi="Times New Roman" w:cs="Times New Roman"/>
          <w:color w:val="000000"/>
          <w:sz w:val="24"/>
          <w:szCs w:val="24"/>
        </w:rPr>
        <w:instrText>ADDIN CSL_CITATION {"citationItems":[{"id":"ITEM-1","itemData":{"ISBN":"1506386717","author":[{"dropping-particle":"","family":"Creswell","given":"John W.","non-dropping-particle":"","parse-names":false,"suffix":""},{"dropping-particle":"","family":"Creswell","given":"J. David","non-dropping-particle":"","parse-names":false,"suffix":""}],"id":"ITEM-1","issued":{"date-parts":[["2018"]]},"publisher":"Sage publications","title":"Research Design: Qualitative, Quantitative, and Mixed Methods Approach","type":"book"},"uris":["http://www.mendeley.com/documents/?uuid=c627c9db-b989-4bc8-9855-09f33813d56d"]}],"mendeley":{"formattedCitation":"(Creswell &amp; Creswell, 2018)","plainTextFormattedCitation":"(Creswell &amp; Creswell, 2018)","previouslyFormattedCitation":"(Creswell &amp; Creswell, 2018)"},"properties":{"noteIndex":0},"schema":"https://github.com/citation-style-language/schema/raw/master/csl-citation.json"}</w:instrText>
      </w:r>
      <w:r w:rsidR="00E030FB" w:rsidRPr="00B40C55">
        <w:rPr>
          <w:rFonts w:ascii="Times New Roman" w:eastAsia="Times New Roman" w:hAnsi="Times New Roman" w:cs="Times New Roman"/>
          <w:color w:val="000000"/>
          <w:sz w:val="24"/>
          <w:szCs w:val="24"/>
        </w:rPr>
        <w:fldChar w:fldCharType="separate"/>
      </w:r>
      <w:r w:rsidR="00E030FB" w:rsidRPr="00B40C55">
        <w:rPr>
          <w:rFonts w:ascii="Times New Roman" w:eastAsia="Times New Roman" w:hAnsi="Times New Roman" w:cs="Times New Roman"/>
          <w:noProof/>
          <w:color w:val="000000"/>
          <w:sz w:val="24"/>
          <w:szCs w:val="24"/>
        </w:rPr>
        <w:t>(Creswell &amp; Creswell, 2018)</w:t>
      </w:r>
      <w:r w:rsidR="00E030FB" w:rsidRPr="00B40C55">
        <w:rPr>
          <w:rFonts w:ascii="Times New Roman" w:eastAsia="Times New Roman" w:hAnsi="Times New Roman" w:cs="Times New Roman"/>
          <w:color w:val="000000"/>
          <w:sz w:val="24"/>
          <w:szCs w:val="24"/>
        </w:rPr>
        <w:fldChar w:fldCharType="end"/>
      </w:r>
      <w:r w:rsidR="00E030FB" w:rsidRPr="00B40C55">
        <w:rPr>
          <w:rFonts w:ascii="Times New Roman" w:eastAsia="Times New Roman" w:hAnsi="Times New Roman" w:cs="Times New Roman"/>
          <w:color w:val="000000"/>
        </w:rPr>
        <w:t xml:space="preserve">. </w:t>
      </w:r>
      <w:r w:rsidRPr="00B40C55">
        <w:rPr>
          <w:rFonts w:ascii="Times New Roman" w:eastAsia="Times New Roman" w:hAnsi="Times New Roman" w:cs="Times New Roman"/>
          <w:color w:val="000000"/>
          <w:sz w:val="24"/>
          <w:szCs w:val="24"/>
        </w:rPr>
        <w:t xml:space="preserve">Dalam penelitian fenomenologi, peneliti diharuskan mampu mengambil jarak antara dirinya dengan fenomena dan subyek yang diteliti. Sehingga penelitiannya sungguh-sungguh menghasilkan data yang akurat. </w:t>
      </w:r>
    </w:p>
    <w:p w14:paraId="00000023" w14:textId="04CACE14" w:rsidR="008168F4" w:rsidRPr="00B40C55" w:rsidRDefault="00BA1CDA" w:rsidP="00E030FB">
      <w:pPr>
        <w:pBdr>
          <w:top w:val="nil"/>
          <w:left w:val="nil"/>
          <w:bottom w:val="nil"/>
          <w:right w:val="nil"/>
          <w:between w:val="nil"/>
        </w:pBd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Data dikumpulkan melalui analisa studi kepustakaan dan pengamatan langsung di lapangan. Penulis mengamati kegiatan warga RT 008/RW 001, Kelurahan Karang Besuki Kota Malang selama masa pandemi ini. Data yang digunakan bersumber dari pengamatan penulis terhadap relasi sosial warga RT 008/RW 001 yang terjadi selama pandemi. Sehingga penulis mendapatkan data hasil pengamatan yang akurat. Data yang sudah terkumpul kemudian akan dianalisa dalam kerangka studi kepustakaan yang berlandaskan pada tinjauan relasionalitas fenomenologis. Peneliti memilih tema ini karena tema ini actual dalam pengalaman setiap subyek. Pandemi </w:t>
      </w:r>
      <w:r w:rsidR="00E030FB" w:rsidRPr="00B40C55">
        <w:rPr>
          <w:rFonts w:ascii="Times New Roman" w:eastAsia="Times New Roman" w:hAnsi="Times New Roman" w:cs="Times New Roman"/>
          <w:color w:val="000000"/>
          <w:sz w:val="24"/>
          <w:szCs w:val="24"/>
        </w:rPr>
        <w:t xml:space="preserve">COVID-19 </w:t>
      </w:r>
      <w:r w:rsidRPr="00B40C55">
        <w:rPr>
          <w:rFonts w:ascii="Times New Roman" w:eastAsia="Times New Roman" w:hAnsi="Times New Roman" w:cs="Times New Roman"/>
          <w:color w:val="000000"/>
          <w:sz w:val="24"/>
          <w:szCs w:val="24"/>
        </w:rPr>
        <w:t>membatasi berbagai pergerakan yang dilakukan oleh setiap individu. Pertemuan yang terbatas juga membatasi partisipasi mereka di tengah sosial. Penelitian ini dilaksanakan pada bulan oktober dengan menggali berbagai fenomen yang ada dalam masyarakat.</w:t>
      </w:r>
    </w:p>
    <w:p w14:paraId="00000025"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HASIL DAN PEMBAHASAN</w:t>
      </w:r>
    </w:p>
    <w:p w14:paraId="00000026" w14:textId="35389E66" w:rsidR="008168F4" w:rsidRPr="00B40C55" w:rsidRDefault="00BA1CDA" w:rsidP="00E030FB">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 xml:space="preserve">Penelitian ini dilakukan dengan pendekatan fenomenologi. Pendekatan fenomenologi selalu mengandaikan adanya fenomen atau pengalaman aktual yang ingin didalami oleh subjek peneliti. Berdasarkan pengalaman ini pendekatan fenomenologi dapat dilakukan dengan mengamati fenomen dan mendalami fenomen yang terjadi. Mengutip dari apa yang dikatakan oleh Creswell </w:t>
      </w:r>
      <w:r w:rsidR="00E030FB" w:rsidRPr="00B40C55">
        <w:rPr>
          <w:rFonts w:ascii="Times New Roman" w:eastAsia="Times New Roman" w:hAnsi="Times New Roman" w:cs="Times New Roman"/>
          <w:color w:val="000000"/>
          <w:sz w:val="24"/>
          <w:szCs w:val="24"/>
        </w:rPr>
        <w:fldChar w:fldCharType="begin" w:fldLock="1"/>
      </w:r>
      <w:r w:rsidR="00E030FB" w:rsidRPr="00B40C55">
        <w:rPr>
          <w:rFonts w:ascii="Times New Roman" w:eastAsia="Times New Roman" w:hAnsi="Times New Roman" w:cs="Times New Roman"/>
          <w:color w:val="000000"/>
          <w:sz w:val="24"/>
          <w:szCs w:val="24"/>
        </w:rPr>
        <w:instrText>ADDIN CSL_CITATION {"citationItems":[{"id":"ITEM-1","itemData":{"ISBN":"978-1-4129-9530-6","author":[{"dropping-particle":"","family":"Creswell","given":"John W.","non-dropping-particle":"","parse-names":false,"suffix":""}],"id":"ITEM-1","issued":{"date-parts":[["2013"]]},"publisher":"Pustaka Pelajar","publisher-place":"Yogyakarta","title":"Penelitian Kualitatif dan Desain Riset: Memilih di Antara Lima Pendekatan","type":"book"},"locator":"111-113","suppress-author":1,"uris":["http://www.mendeley.com/documents/?uuid=0faf67d5-45bc-4f76-aac0-f8b5bcbaa2c9"]}],"mendeley":{"formattedCitation":"(2013, hal. 111–113)","plainTextFormattedCitation":"(2013, hal. 111–113)","previouslyFormattedCitation":"(2013, hal. 111–113)"},"properties":{"noteIndex":0},"schema":"https://github.com/citation-style-language/schema/raw/master/csl-citation.json"}</w:instrText>
      </w:r>
      <w:r w:rsidR="00E030FB" w:rsidRPr="00B40C55">
        <w:rPr>
          <w:rFonts w:ascii="Times New Roman" w:eastAsia="Times New Roman" w:hAnsi="Times New Roman" w:cs="Times New Roman"/>
          <w:color w:val="000000"/>
          <w:sz w:val="24"/>
          <w:szCs w:val="24"/>
        </w:rPr>
        <w:fldChar w:fldCharType="separate"/>
      </w:r>
      <w:r w:rsidR="00E030FB" w:rsidRPr="00B40C55">
        <w:rPr>
          <w:rFonts w:ascii="Times New Roman" w:eastAsia="Times New Roman" w:hAnsi="Times New Roman" w:cs="Times New Roman"/>
          <w:noProof/>
          <w:color w:val="000000"/>
          <w:sz w:val="24"/>
          <w:szCs w:val="24"/>
        </w:rPr>
        <w:t>(2013, hal. 111–113)</w:t>
      </w:r>
      <w:r w:rsidR="00E030FB" w:rsidRPr="00B40C55">
        <w:rPr>
          <w:rFonts w:ascii="Times New Roman" w:eastAsia="Times New Roman" w:hAnsi="Times New Roman" w:cs="Times New Roman"/>
          <w:color w:val="000000"/>
          <w:sz w:val="24"/>
          <w:szCs w:val="24"/>
        </w:rPr>
        <w:fldChar w:fldCharType="end"/>
      </w:r>
      <w:r w:rsidRPr="00B40C55">
        <w:rPr>
          <w:rFonts w:ascii="Times New Roman" w:eastAsia="Times New Roman" w:hAnsi="Times New Roman" w:cs="Times New Roman"/>
          <w:color w:val="000000"/>
          <w:sz w:val="24"/>
          <w:szCs w:val="24"/>
        </w:rPr>
        <w:t xml:space="preserve">, beberapa langkah yang digunakan dalam pendekatan ini antara lain: </w:t>
      </w:r>
      <w:r w:rsidRPr="00B40C55">
        <w:rPr>
          <w:rFonts w:ascii="Times New Roman" w:eastAsia="Times New Roman" w:hAnsi="Times New Roman" w:cs="Times New Roman"/>
          <w:i/>
          <w:color w:val="000000"/>
          <w:sz w:val="24"/>
          <w:szCs w:val="24"/>
        </w:rPr>
        <w:t>Pertama</w:t>
      </w:r>
      <w:r w:rsidRPr="00B40C55">
        <w:rPr>
          <w:rFonts w:ascii="Times New Roman" w:eastAsia="Times New Roman" w:hAnsi="Times New Roman" w:cs="Times New Roman"/>
          <w:color w:val="000000"/>
          <w:sz w:val="24"/>
          <w:szCs w:val="24"/>
        </w:rPr>
        <w:t xml:space="preserve">, peneliti menetukan problem riset dengan menggunakan pendekatan fenomenologis dan mencari fenomena yang menarik. </w:t>
      </w:r>
      <w:r w:rsidRPr="00B40C55">
        <w:rPr>
          <w:rFonts w:ascii="Times New Roman" w:eastAsia="Times New Roman" w:hAnsi="Times New Roman" w:cs="Times New Roman"/>
          <w:i/>
          <w:color w:val="000000"/>
          <w:sz w:val="24"/>
          <w:szCs w:val="24"/>
        </w:rPr>
        <w:t>Kedua</w:t>
      </w:r>
      <w:r w:rsidRPr="00B40C55">
        <w:rPr>
          <w:rFonts w:ascii="Times New Roman" w:eastAsia="Times New Roman" w:hAnsi="Times New Roman" w:cs="Times New Roman"/>
          <w:color w:val="000000"/>
          <w:sz w:val="24"/>
          <w:szCs w:val="24"/>
        </w:rPr>
        <w:t xml:space="preserve">, peneliti mengenali dan menentukan asumsi yang luas dari fenomenologi. </w:t>
      </w:r>
      <w:r w:rsidRPr="00B40C55">
        <w:rPr>
          <w:rFonts w:ascii="Times New Roman" w:eastAsia="Times New Roman" w:hAnsi="Times New Roman" w:cs="Times New Roman"/>
          <w:i/>
          <w:color w:val="000000"/>
          <w:sz w:val="24"/>
          <w:szCs w:val="24"/>
        </w:rPr>
        <w:t>Ketiga</w:t>
      </w:r>
      <w:r w:rsidRPr="00B40C55">
        <w:rPr>
          <w:rFonts w:ascii="Times New Roman" w:eastAsia="Times New Roman" w:hAnsi="Times New Roman" w:cs="Times New Roman"/>
          <w:color w:val="000000"/>
          <w:sz w:val="24"/>
          <w:szCs w:val="24"/>
        </w:rPr>
        <w:t xml:space="preserve">, peneliti mengumpulkan data dari individu yang mengalami fenomena tersebut. </w:t>
      </w:r>
      <w:r w:rsidRPr="00B40C55">
        <w:rPr>
          <w:rFonts w:ascii="Times New Roman" w:eastAsia="Times New Roman" w:hAnsi="Times New Roman" w:cs="Times New Roman"/>
          <w:i/>
          <w:color w:val="000000"/>
          <w:sz w:val="24"/>
          <w:szCs w:val="24"/>
        </w:rPr>
        <w:t>Keempat</w:t>
      </w:r>
      <w:r w:rsidRPr="00B40C55">
        <w:rPr>
          <w:rFonts w:ascii="Times New Roman" w:eastAsia="Times New Roman" w:hAnsi="Times New Roman" w:cs="Times New Roman"/>
          <w:color w:val="000000"/>
          <w:sz w:val="24"/>
          <w:szCs w:val="24"/>
        </w:rPr>
        <w:t>, peneliti menganalisis data yang ada dan mencari berbagai esensi atau makna yang terkandung dalam data tersebut.</w:t>
      </w:r>
    </w:p>
    <w:p w14:paraId="00000027" w14:textId="114AB199" w:rsidR="008168F4" w:rsidRPr="00B40C55" w:rsidRDefault="00BA1CDA" w:rsidP="00E030FB">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Problem riset yang ingin diangkat dalam </w:t>
      </w:r>
      <w:r w:rsidRPr="00B40C55">
        <w:rPr>
          <w:rFonts w:ascii="Times New Roman" w:eastAsia="Times New Roman" w:hAnsi="Times New Roman" w:cs="Times New Roman"/>
          <w:sz w:val="24"/>
          <w:szCs w:val="24"/>
        </w:rPr>
        <w:t>penelitian</w:t>
      </w:r>
      <w:r w:rsidRPr="00B40C55">
        <w:rPr>
          <w:rFonts w:ascii="Times New Roman" w:eastAsia="Times New Roman" w:hAnsi="Times New Roman" w:cs="Times New Roman"/>
          <w:color w:val="000000"/>
          <w:sz w:val="24"/>
          <w:szCs w:val="24"/>
        </w:rPr>
        <w:t xml:space="preserve"> ini </w:t>
      </w:r>
      <w:r w:rsidRPr="00B40C55">
        <w:rPr>
          <w:rFonts w:ascii="Times New Roman" w:eastAsia="Times New Roman" w:hAnsi="Times New Roman" w:cs="Times New Roman"/>
          <w:sz w:val="24"/>
          <w:szCs w:val="24"/>
        </w:rPr>
        <w:t>adalah</w:t>
      </w:r>
      <w:r w:rsidRPr="00B40C55">
        <w:rPr>
          <w:rFonts w:ascii="Times New Roman" w:eastAsia="Times New Roman" w:hAnsi="Times New Roman" w:cs="Times New Roman"/>
          <w:color w:val="000000"/>
          <w:sz w:val="24"/>
          <w:szCs w:val="24"/>
        </w:rPr>
        <w:t xml:space="preserve"> pergeseran partisipasi individu dalam sosial selama masa pandemi </w:t>
      </w:r>
      <w:r w:rsidR="00E030FB" w:rsidRPr="00B40C55">
        <w:rPr>
          <w:rFonts w:ascii="Times New Roman" w:eastAsia="Times New Roman" w:hAnsi="Times New Roman" w:cs="Times New Roman"/>
          <w:color w:val="000000"/>
          <w:sz w:val="24"/>
          <w:szCs w:val="24"/>
        </w:rPr>
        <w:t xml:space="preserve">COVID-19. </w:t>
      </w:r>
      <w:r w:rsidRPr="00B40C55">
        <w:rPr>
          <w:rFonts w:ascii="Times New Roman" w:eastAsia="Times New Roman" w:hAnsi="Times New Roman" w:cs="Times New Roman"/>
          <w:color w:val="000000"/>
          <w:sz w:val="24"/>
          <w:szCs w:val="24"/>
        </w:rPr>
        <w:t>Konsep partisipasi dalam sosial mengalami pergeseran makna dari sebelum pandemi hingga kini dalam masa pandemi. Apa yang dimaksud dengan sosial dan keterlibatan individu di dalamnya juga telah mengalami perubahan. Hal demikian menuntun pemahaman baru dan sikap baru terhadap sosial. Peneliti kemudian mendalami hal ini melalui pengamatan terhadap fenomen yang sedang terjadi dan menyimaknya dalam kacamata kepustakaan. Dengan kata lain, data yang didapatkan kemudian dirumuskan kembali dan didalami melalui berbagai artikel yang memiliki keterkaitan dengan tema. Dengan demikian, hasil dan pembaha</w:t>
      </w:r>
      <w:r w:rsidR="00E030FB" w:rsidRPr="00B40C55">
        <w:rPr>
          <w:rFonts w:ascii="Times New Roman" w:eastAsia="Times New Roman" w:hAnsi="Times New Roman" w:cs="Times New Roman"/>
          <w:color w:val="000000"/>
          <w:sz w:val="24"/>
          <w:szCs w:val="24"/>
        </w:rPr>
        <w:t>san yang didapatkan antara lain</w:t>
      </w:r>
      <w:r w:rsidRPr="00B40C55">
        <w:rPr>
          <w:rFonts w:ascii="Times New Roman" w:eastAsia="Times New Roman" w:hAnsi="Times New Roman" w:cs="Times New Roman"/>
          <w:color w:val="000000"/>
          <w:sz w:val="24"/>
          <w:szCs w:val="24"/>
        </w:rPr>
        <w:t>:</w:t>
      </w:r>
    </w:p>
    <w:p w14:paraId="00000029"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Individu dan Sosial</w:t>
      </w:r>
    </w:p>
    <w:p w14:paraId="0000002A" w14:textId="1BAF9514"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Berangkat dari individu menuju sosial, manusia memulai perjalanan menuju ada-nya. “Locke merumuskan pribadi sebagai makhluk dengan akal, kesadaran, dan ingatan. Menurutnya identitas seorang pribadi dalam waktu tergantung untuk sebagian pada akal dan kesadaran; sebagian lagi pada mempunyai (</w:t>
      </w:r>
      <w:r w:rsidRPr="00B40C55">
        <w:rPr>
          <w:rFonts w:ascii="Times New Roman" w:eastAsia="Times New Roman" w:hAnsi="Times New Roman" w:cs="Times New Roman"/>
          <w:i/>
          <w:sz w:val="24"/>
          <w:szCs w:val="24"/>
        </w:rPr>
        <w:t>having</w:t>
      </w:r>
      <w:r w:rsidRPr="00B40C55">
        <w:rPr>
          <w:rFonts w:ascii="Times New Roman" w:eastAsia="Times New Roman" w:hAnsi="Times New Roman" w:cs="Times New Roman"/>
          <w:sz w:val="24"/>
          <w:szCs w:val="24"/>
        </w:rPr>
        <w:t>) atau lebih tepat ada (</w:t>
      </w:r>
      <w:r w:rsidRPr="00B40C55">
        <w:rPr>
          <w:rFonts w:ascii="Times New Roman" w:eastAsia="Times New Roman" w:hAnsi="Times New Roman" w:cs="Times New Roman"/>
          <w:i/>
          <w:sz w:val="24"/>
          <w:szCs w:val="24"/>
        </w:rPr>
        <w:t>being</w:t>
      </w:r>
      <w:r w:rsidRPr="00B40C55">
        <w:rPr>
          <w:rFonts w:ascii="Times New Roman" w:eastAsia="Times New Roman" w:hAnsi="Times New Roman" w:cs="Times New Roman"/>
          <w:sz w:val="24"/>
          <w:szCs w:val="24"/>
        </w:rPr>
        <w:t>) sebagai perangkat ingatan yang secara relatif koheren dan secara relatif berh</w:t>
      </w:r>
      <w:r w:rsidR="003E745A" w:rsidRPr="00B40C55">
        <w:rPr>
          <w:rFonts w:ascii="Times New Roman" w:eastAsia="Times New Roman" w:hAnsi="Times New Roman" w:cs="Times New Roman"/>
          <w:sz w:val="24"/>
          <w:szCs w:val="24"/>
        </w:rPr>
        <w:t>ubung-hubungan (tumpang-tindih)</w:t>
      </w:r>
      <w:r w:rsidRPr="00B40C55">
        <w:rPr>
          <w:rFonts w:ascii="Times New Roman" w:eastAsia="Times New Roman" w:hAnsi="Times New Roman" w:cs="Times New Roman"/>
          <w:sz w:val="24"/>
          <w:szCs w:val="24"/>
        </w:rPr>
        <w:t>”</w:t>
      </w:r>
      <w:r w:rsidR="00336080" w:rsidRPr="00B40C55">
        <w:rPr>
          <w:rFonts w:ascii="Times New Roman" w:eastAsia="Times New Roman" w:hAnsi="Times New Roman" w:cs="Times New Roman"/>
          <w:sz w:val="24"/>
          <w:szCs w:val="24"/>
        </w:rPr>
        <w:t xml:space="preserve"> </w:t>
      </w:r>
      <w:r w:rsidR="00336080" w:rsidRPr="00B40C55">
        <w:rPr>
          <w:rFonts w:ascii="Times New Roman" w:eastAsia="Times New Roman" w:hAnsi="Times New Roman" w:cs="Times New Roman"/>
          <w:sz w:val="24"/>
          <w:szCs w:val="24"/>
        </w:rPr>
        <w:fldChar w:fldCharType="begin" w:fldLock="1"/>
      </w:r>
      <w:r w:rsidR="002106D3" w:rsidRPr="00B40C55">
        <w:rPr>
          <w:rFonts w:ascii="Times New Roman" w:eastAsia="Times New Roman" w:hAnsi="Times New Roman" w:cs="Times New Roman"/>
          <w:sz w:val="24"/>
          <w:szCs w:val="24"/>
        </w:rPr>
        <w:instrText>ADDIN CSL_CITATION {"citationItems":[{"id":"ITEM-1","itemData":{"author":[{"dropping-particle":"","family":"Teichman","given":"Jenny","non-dropping-particle":"","parse-names":false,"suffix":""}],"id":"ITEM-1","issued":{"date-parts":[["2011"]]},"publisher":"Kanisius","publisher-place":"Yogyakarta","title":"Etika Sosial","type":"book"},"locator":"38","uris":["http://www.mendeley.com/documents/?uuid=38df283b-6e4c-4a9b-8f60-551d78e6b5a3"]}],"mendeley":{"formattedCitation":"(Teichman, 2011, hal. 38)","plainTextFormattedCitation":"(Teichman, 2011, hal. 38)","previouslyFormattedCitation":"(Teichman, 2011, hal. 38)"},"properties":{"noteIndex":0},"schema":"https://github.com/citation-style-language/schema/raw/master/csl-citation.json"}</w:instrText>
      </w:r>
      <w:r w:rsidR="00336080" w:rsidRPr="00B40C55">
        <w:rPr>
          <w:rFonts w:ascii="Times New Roman" w:eastAsia="Times New Roman" w:hAnsi="Times New Roman" w:cs="Times New Roman"/>
          <w:sz w:val="24"/>
          <w:szCs w:val="24"/>
        </w:rPr>
        <w:fldChar w:fldCharType="separate"/>
      </w:r>
      <w:r w:rsidR="00336080" w:rsidRPr="00B40C55">
        <w:rPr>
          <w:rFonts w:ascii="Times New Roman" w:eastAsia="Times New Roman" w:hAnsi="Times New Roman" w:cs="Times New Roman"/>
          <w:noProof/>
          <w:sz w:val="24"/>
          <w:szCs w:val="24"/>
        </w:rPr>
        <w:t>(Teichman, 2011, hal. 38)</w:t>
      </w:r>
      <w:r w:rsidR="00336080" w:rsidRPr="00B40C55">
        <w:rPr>
          <w:rFonts w:ascii="Times New Roman" w:eastAsia="Times New Roman" w:hAnsi="Times New Roman" w:cs="Times New Roman"/>
          <w:sz w:val="24"/>
          <w:szCs w:val="24"/>
        </w:rPr>
        <w:fldChar w:fldCharType="end"/>
      </w:r>
      <w:r w:rsidR="00336080"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sz w:val="24"/>
          <w:szCs w:val="24"/>
        </w:rPr>
        <w:t xml:space="preserve">Setiap pribadi atau individu bertujuan untuk mengaktualisasikan dirinya melalui kesadaran akan dirinya yang telah ber-ada. </w:t>
      </w:r>
    </w:p>
    <w:p w14:paraId="0000002B" w14:textId="542F118C" w:rsidR="008168F4" w:rsidRPr="00B40C55" w:rsidRDefault="00BA1CDA" w:rsidP="00E030FB">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Sebagai makhluk individu, manusia memiliki keunikan tersendiri, yang membedakannya dari manusia lainnya. Dalam pandangan ini, manusia menjadi individu yang tidak dapat dipandang sama, karena secara kodrati setiap manusia diciptakan unik dan b</w:t>
      </w:r>
      <w:r w:rsidR="002106D3" w:rsidRPr="00B40C55">
        <w:rPr>
          <w:rFonts w:ascii="Times New Roman" w:eastAsia="Times New Roman" w:hAnsi="Times New Roman" w:cs="Times New Roman"/>
          <w:color w:val="000000"/>
          <w:sz w:val="24"/>
          <w:szCs w:val="24"/>
        </w:rPr>
        <w:t>erbeda satu dengan yang lainnya</w:t>
      </w:r>
      <w:r w:rsidRPr="00B40C55">
        <w:rPr>
          <w:rFonts w:ascii="Times New Roman" w:eastAsia="Times New Roman" w:hAnsi="Times New Roman" w:cs="Times New Roman"/>
          <w:color w:val="000000"/>
          <w:sz w:val="24"/>
          <w:szCs w:val="24"/>
        </w:rPr>
        <w:t>”</w:t>
      </w:r>
      <w:r w:rsidR="002106D3" w:rsidRPr="00B40C55">
        <w:rPr>
          <w:rFonts w:ascii="Times New Roman" w:eastAsia="Times New Roman" w:hAnsi="Times New Roman" w:cs="Times New Roman"/>
          <w:color w:val="000000"/>
          <w:sz w:val="24"/>
          <w:szCs w:val="24"/>
        </w:rPr>
        <w:t xml:space="preserve"> </w:t>
      </w:r>
      <w:r w:rsidR="002106D3" w:rsidRPr="00B40C55">
        <w:rPr>
          <w:rFonts w:ascii="Times New Roman" w:eastAsia="Times New Roman" w:hAnsi="Times New Roman" w:cs="Times New Roman"/>
          <w:color w:val="000000"/>
          <w:sz w:val="24"/>
          <w:szCs w:val="24"/>
        </w:rPr>
        <w:fldChar w:fldCharType="begin" w:fldLock="1"/>
      </w:r>
      <w:r w:rsidR="00D95CB2" w:rsidRPr="00B40C55">
        <w:rPr>
          <w:rFonts w:ascii="Times New Roman" w:eastAsia="Times New Roman" w:hAnsi="Times New Roman" w:cs="Times New Roman"/>
          <w:color w:val="000000"/>
          <w:sz w:val="24"/>
          <w:szCs w:val="24"/>
        </w:rPr>
        <w:instrText>ADDIN CSL_CITATION {"citationItems":[{"id":"ITEM-1","itemData":{"DOI":"10.24198/jppm.v4i1.14217","ISSN":"2442-448X","abstract":"-","author":[{"dropping-particle":"","family":"Santoso","given":"Meilanny Budiarti","non-dropping-particle":"","parse-names":false,"suffix":""}],"container-title":"Prosiding Penelitian dan Pengabdian kepada Masyarakat","id":"ITEM-1","issue":"1","issued":{"date-parts":[["2017"]]},"page":"104-109","title":"Mengurai Konsep Dasar Manusia Sebagai Individu Melalui Relasi Sosial Yang Dibangunnya","type":"paper-conference","volume":"4"},"locator":"104","uris":["http://www.mendeley.com/documents/?uuid=1f0e4e05-1523-48b6-9a09-b1a9209a4066"]}],"mendeley":{"formattedCitation":"(Santoso, 2017, hal. 104)","plainTextFormattedCitation":"(Santoso, 2017, hal. 104)","previouslyFormattedCitation":"(Santoso, 2017, hal. 104)"},"properties":{"noteIndex":0},"schema":"https://github.com/citation-style-language/schema/raw/master/csl-citation.json"}</w:instrText>
      </w:r>
      <w:r w:rsidR="002106D3" w:rsidRPr="00B40C55">
        <w:rPr>
          <w:rFonts w:ascii="Times New Roman" w:eastAsia="Times New Roman" w:hAnsi="Times New Roman" w:cs="Times New Roman"/>
          <w:color w:val="000000"/>
          <w:sz w:val="24"/>
          <w:szCs w:val="24"/>
        </w:rPr>
        <w:fldChar w:fldCharType="separate"/>
      </w:r>
      <w:r w:rsidR="002106D3" w:rsidRPr="00B40C55">
        <w:rPr>
          <w:rFonts w:ascii="Times New Roman" w:eastAsia="Times New Roman" w:hAnsi="Times New Roman" w:cs="Times New Roman"/>
          <w:noProof/>
          <w:color w:val="000000"/>
          <w:sz w:val="24"/>
          <w:szCs w:val="24"/>
        </w:rPr>
        <w:t>(Santoso, 2017, hal. 104)</w:t>
      </w:r>
      <w:r w:rsidR="002106D3" w:rsidRPr="00B40C55">
        <w:rPr>
          <w:rFonts w:ascii="Times New Roman" w:eastAsia="Times New Roman" w:hAnsi="Times New Roman" w:cs="Times New Roman"/>
          <w:color w:val="000000"/>
          <w:sz w:val="24"/>
          <w:szCs w:val="24"/>
        </w:rPr>
        <w:fldChar w:fldCharType="end"/>
      </w:r>
      <w:r w:rsidR="002106D3"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Meskipun demikian, setiap individu memiliki tempat yang sama dalam tatanan sosial. Perbedaan masing-masing individu dapat menjadi sebuah kekuatan bagi sosial tersebut. Dalam sosial itulah terjadi interaksi sosial yang menghubungkan setiap individu. “Interaksi sosial adalah hubungan antar dua individu atau lebih, di mana kelakuan individu yang satu mempengaruhi, mengubah, atau memperbaiki kelakuan ind</w:t>
      </w:r>
      <w:r w:rsidR="002106D3" w:rsidRPr="00B40C55">
        <w:rPr>
          <w:rFonts w:ascii="Times New Roman" w:eastAsia="Times New Roman" w:hAnsi="Times New Roman" w:cs="Times New Roman"/>
          <w:color w:val="000000"/>
          <w:sz w:val="24"/>
          <w:szCs w:val="24"/>
        </w:rPr>
        <w:t>ividu yang lain atau sebaliknya</w:t>
      </w:r>
      <w:r w:rsidRPr="00B40C55">
        <w:rPr>
          <w:rFonts w:ascii="Times New Roman" w:eastAsia="Times New Roman" w:hAnsi="Times New Roman" w:cs="Times New Roman"/>
          <w:color w:val="000000"/>
          <w:sz w:val="24"/>
          <w:szCs w:val="24"/>
        </w:rPr>
        <w:t>”</w:t>
      </w:r>
      <w:r w:rsidR="002106D3" w:rsidRPr="00B40C55">
        <w:rPr>
          <w:rFonts w:ascii="Times New Roman" w:eastAsia="Times New Roman" w:hAnsi="Times New Roman" w:cs="Times New Roman"/>
          <w:color w:val="000000"/>
          <w:sz w:val="24"/>
          <w:szCs w:val="24"/>
        </w:rPr>
        <w:t xml:space="preserve"> </w:t>
      </w:r>
      <w:r w:rsidR="002106D3" w:rsidRPr="00B40C55">
        <w:rPr>
          <w:rFonts w:ascii="Times New Roman" w:eastAsia="Times New Roman" w:hAnsi="Times New Roman" w:cs="Times New Roman"/>
          <w:color w:val="000000"/>
          <w:sz w:val="24"/>
          <w:szCs w:val="24"/>
        </w:rPr>
        <w:fldChar w:fldCharType="begin" w:fldLock="1"/>
      </w:r>
      <w:r w:rsidR="00D95CB2" w:rsidRPr="00B40C55">
        <w:rPr>
          <w:rFonts w:ascii="Times New Roman" w:eastAsia="Times New Roman" w:hAnsi="Times New Roman" w:cs="Times New Roman"/>
          <w:color w:val="000000"/>
          <w:sz w:val="24"/>
          <w:szCs w:val="24"/>
        </w:rPr>
        <w:instrText>ADDIN CSL_CITATION {"citationItems":[{"id":"ITEM-1","itemData":{"DOI":"10.24198/jppm.v4i1.14217","ISSN":"2442-448X","abstract":"-","author":[{"dropping-particle":"","family":"Santoso","given":"Meilanny Budiarti","non-dropping-particle":"","parse-names":false,"suffix":""}],"container-title":"Prosiding Penelitian dan Pengabdian kepada Masyarakat","id":"ITEM-1","issue":"1","issued":{"date-parts":[["2017"]]},"page":"104-109","title":"Mengurai Konsep Dasar Manusia Sebagai Individu Melalui Relasi Sosial Yang Dibangunnya","type":"paper-conference","volume":"4"},"locator":"106","uris":["http://www.mendeley.com/documents/?uuid=1f0e4e05-1523-48b6-9a09-b1a9209a4066"]}],"mendeley":{"formattedCitation":"(Santoso, 2017, hal. 106)","plainTextFormattedCitation":"(Santoso, 2017, hal. 106)","previouslyFormattedCitation":"(Santoso, 2017, hal. 106)"},"properties":{"noteIndex":0},"schema":"https://github.com/citation-style-language/schema/raw/master/csl-citation.json"}</w:instrText>
      </w:r>
      <w:r w:rsidR="002106D3" w:rsidRPr="00B40C55">
        <w:rPr>
          <w:rFonts w:ascii="Times New Roman" w:eastAsia="Times New Roman" w:hAnsi="Times New Roman" w:cs="Times New Roman"/>
          <w:color w:val="000000"/>
          <w:sz w:val="24"/>
          <w:szCs w:val="24"/>
        </w:rPr>
        <w:fldChar w:fldCharType="separate"/>
      </w:r>
      <w:r w:rsidR="002106D3" w:rsidRPr="00B40C55">
        <w:rPr>
          <w:rFonts w:ascii="Times New Roman" w:eastAsia="Times New Roman" w:hAnsi="Times New Roman" w:cs="Times New Roman"/>
          <w:noProof/>
          <w:color w:val="000000"/>
          <w:sz w:val="24"/>
          <w:szCs w:val="24"/>
        </w:rPr>
        <w:t>(Santoso, 2017, hal. 106)</w:t>
      </w:r>
      <w:r w:rsidR="002106D3" w:rsidRPr="00B40C55">
        <w:rPr>
          <w:rFonts w:ascii="Times New Roman" w:eastAsia="Times New Roman" w:hAnsi="Times New Roman" w:cs="Times New Roman"/>
          <w:color w:val="000000"/>
          <w:sz w:val="24"/>
          <w:szCs w:val="24"/>
        </w:rPr>
        <w:fldChar w:fldCharType="end"/>
      </w:r>
      <w:r w:rsidR="002106D3" w:rsidRPr="00B40C55">
        <w:rPr>
          <w:rFonts w:ascii="Times New Roman" w:eastAsia="Times New Roman" w:hAnsi="Times New Roman" w:cs="Times New Roman"/>
          <w:color w:val="000000"/>
          <w:sz w:val="24"/>
          <w:szCs w:val="24"/>
        </w:rPr>
        <w:t>.</w:t>
      </w:r>
    </w:p>
    <w:p w14:paraId="0000002C" w14:textId="034533C4"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Individu sebagai aku yang ada ialah dia yang meng-ada di tengah masyarakatnya. Aku sebagai subyek adalah aku yang berkuasa atas diriku. “Aku subyektif adalah fondasi segala bentuk kehadiran manusia dengan kekayaan relasi yang mungkin dalam hidupnya. Aku subyektif juga sumber pengetahuan. Pengetahuan yang berasal dari subjektivitas memiliki kewibawaan lahir dari </w:t>
      </w:r>
      <w:r w:rsidRPr="00B40C55">
        <w:rPr>
          <w:rFonts w:ascii="Times New Roman" w:eastAsia="Times New Roman" w:hAnsi="Times New Roman" w:cs="Times New Roman"/>
          <w:i/>
          <w:sz w:val="24"/>
          <w:szCs w:val="24"/>
        </w:rPr>
        <w:t>lived experience</w:t>
      </w:r>
      <w:r w:rsidRPr="00B40C55">
        <w:rPr>
          <w:rFonts w:ascii="Times New Roman" w:eastAsia="Times New Roman" w:hAnsi="Times New Roman" w:cs="Times New Roman"/>
          <w:sz w:val="24"/>
          <w:szCs w:val="24"/>
        </w:rPr>
        <w:t>. Artinya, pengetahuan subyektif memiliki asal da</w:t>
      </w:r>
      <w:r w:rsidR="002106D3" w:rsidRPr="00B40C55">
        <w:rPr>
          <w:rFonts w:ascii="Times New Roman" w:eastAsia="Times New Roman" w:hAnsi="Times New Roman" w:cs="Times New Roman"/>
          <w:sz w:val="24"/>
          <w:szCs w:val="24"/>
        </w:rPr>
        <w:t>ri pengalaman hidup itu sendiri</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sz w:val="24"/>
          <w:szCs w:val="24"/>
        </w:rPr>
        <w:t xml:space="preserve"> </w:t>
      </w:r>
      <w:r w:rsidR="002106D3" w:rsidRPr="00B40C55">
        <w:rPr>
          <w:rFonts w:ascii="Times New Roman" w:eastAsia="Times New Roman" w:hAnsi="Times New Roman" w:cs="Times New Roman"/>
          <w:sz w:val="24"/>
          <w:szCs w:val="24"/>
        </w:rPr>
        <w:fldChar w:fldCharType="begin" w:fldLock="1"/>
      </w:r>
      <w:r w:rsidR="002106D3" w:rsidRPr="00B40C55">
        <w:rPr>
          <w:rFonts w:ascii="Times New Roman" w:eastAsia="Times New Roman" w:hAnsi="Times New Roman" w:cs="Times New Roman"/>
          <w:sz w:val="24"/>
          <w:szCs w:val="24"/>
        </w:rPr>
        <w:instrText>ADDIN CSL_CITATION {"citationItems":[{"id":"ITEM-1","itemData":{"author":[{"dropping-particle":"","family":"Riyanto","given":"Armada","non-dropping-particle":"","parse-names":false,"suffix":""}],"id":"ITEM-1","issued":{"date-parts":[["2018"]]},"publisher":"Kanisius","publisher-place":"Yogyakarta","title":"Relasionalitas Filsafat Fondasi Interpretasi: Aku, Teks, Liyan, Fenomen","type":"book"},"locator":"208","uris":["http://www.mendeley.com/documents/?uuid=876d7e40-614c-4ea0-b44c-f23f4690b4ce"]}],"mendeley":{"formattedCitation":"(Riyanto, 2018, hal. 208)","plainTextFormattedCitation":"(Riyanto, 2018, hal. 208)","previouslyFormattedCitation":"(Riyanto, 2018, hal. 208)"},"properties":{"noteIndex":0},"schema":"https://github.com/citation-style-language/schema/raw/master/csl-citation.json"}</w:instrText>
      </w:r>
      <w:r w:rsidR="002106D3" w:rsidRPr="00B40C55">
        <w:rPr>
          <w:rFonts w:ascii="Times New Roman" w:eastAsia="Times New Roman" w:hAnsi="Times New Roman" w:cs="Times New Roman"/>
          <w:sz w:val="24"/>
          <w:szCs w:val="24"/>
        </w:rPr>
        <w:fldChar w:fldCharType="separate"/>
      </w:r>
      <w:r w:rsidR="002106D3" w:rsidRPr="00B40C55">
        <w:rPr>
          <w:rFonts w:ascii="Times New Roman" w:eastAsia="Times New Roman" w:hAnsi="Times New Roman" w:cs="Times New Roman"/>
          <w:noProof/>
          <w:sz w:val="24"/>
          <w:szCs w:val="24"/>
        </w:rPr>
        <w:t>(Riyanto, 2018, hal. 208)</w:t>
      </w:r>
      <w:r w:rsidR="002106D3" w:rsidRPr="00B40C55">
        <w:rPr>
          <w:rFonts w:ascii="Times New Roman" w:eastAsia="Times New Roman" w:hAnsi="Times New Roman" w:cs="Times New Roman"/>
          <w:sz w:val="24"/>
          <w:szCs w:val="24"/>
        </w:rPr>
        <w:fldChar w:fldCharType="end"/>
      </w:r>
      <w:r w:rsidR="002106D3"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Individu yang meng-ada ialah mereka yang hidup dengan pengalaman subjektifnya dan fenomen itu menjadi bagian dari hidupnya.</w:t>
      </w:r>
    </w:p>
    <w:p w14:paraId="0000002D" w14:textId="08757703"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Keberadaan individu dalam suatu sosial menandakan bahwa adanya keterlibatan dalam kehidupan bersama. “Setiap interaksi sosial dan hubungan antar dua individu atau lebih, di mana kelakuan individu yang satu akan mempengaruhi, mengubah, atau memperbaiki kelakuan individu yang lain atau sebaliknya ke arah yang lebih positif dan mendatangkan manfaat kepada perubahan dan peradaban manusia yang lebih baik dari</w:t>
      </w:r>
      <w:r w:rsidR="002106D3" w:rsidRPr="00B40C55">
        <w:rPr>
          <w:rFonts w:ascii="Times New Roman" w:eastAsia="Times New Roman" w:hAnsi="Times New Roman" w:cs="Times New Roman"/>
          <w:sz w:val="24"/>
          <w:szCs w:val="24"/>
        </w:rPr>
        <w:t xml:space="preserve"> masa ke masa, tidak sebaliknya</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color w:val="000000"/>
          <w:sz w:val="24"/>
          <w:szCs w:val="24"/>
        </w:rPr>
        <w:fldChar w:fldCharType="begin" w:fldLock="1"/>
      </w:r>
      <w:r w:rsidR="00D95CB2" w:rsidRPr="00B40C55">
        <w:rPr>
          <w:rFonts w:ascii="Times New Roman" w:eastAsia="Times New Roman" w:hAnsi="Times New Roman" w:cs="Times New Roman"/>
          <w:color w:val="000000"/>
          <w:sz w:val="24"/>
          <w:szCs w:val="24"/>
        </w:rPr>
        <w:instrText>ADDIN CSL_CITATION {"citationItems":[{"id":"ITEM-1","itemData":{"DOI":"10.24198/jppm.v4i1.14217","ISSN":"2442-448X","abstract":"-","author":[{"dropping-particle":"","family":"Santoso","given":"Meilanny Budiarti","non-dropping-particle":"","parse-names":false,"suffix":""}],"container-title":"Prosiding Penelitian dan Pengabdian kepada Masyarakat","id":"ITEM-1","issue":"1","issued":{"date-parts":[["2017"]]},"page":"104-109","title":"Mengurai Konsep Dasar Manusia Sebagai Individu Melalui Relasi Sosial Yang Dibangunnya","type":"paper-conference","volume":"4"},"locator":"106","uris":["http://www.mendeley.com/documents/?uuid=1f0e4e05-1523-48b6-9a09-b1a9209a4066"]}],"mendeley":{"formattedCitation":"(Santoso, 2017, hal. 106)","plainTextFormattedCitation":"(Santoso, 2017, hal. 106)","previouslyFormattedCitation":"(Santoso, 2017, hal. 106)"},"properties":{"noteIndex":0},"schema":"https://github.com/citation-style-language/schema/raw/master/csl-citation.json"}</w:instrText>
      </w:r>
      <w:r w:rsidR="002106D3" w:rsidRPr="00B40C55">
        <w:rPr>
          <w:rFonts w:ascii="Times New Roman" w:eastAsia="Times New Roman" w:hAnsi="Times New Roman" w:cs="Times New Roman"/>
          <w:color w:val="000000"/>
          <w:sz w:val="24"/>
          <w:szCs w:val="24"/>
        </w:rPr>
        <w:fldChar w:fldCharType="separate"/>
      </w:r>
      <w:r w:rsidR="002106D3" w:rsidRPr="00B40C55">
        <w:rPr>
          <w:rFonts w:ascii="Times New Roman" w:eastAsia="Times New Roman" w:hAnsi="Times New Roman" w:cs="Times New Roman"/>
          <w:noProof/>
          <w:color w:val="000000"/>
          <w:sz w:val="24"/>
          <w:szCs w:val="24"/>
        </w:rPr>
        <w:t>(Santoso, 2017, hal. 106)</w:t>
      </w:r>
      <w:r w:rsidR="002106D3" w:rsidRPr="00B40C55">
        <w:rPr>
          <w:rFonts w:ascii="Times New Roman" w:eastAsia="Times New Roman" w:hAnsi="Times New Roman" w:cs="Times New Roman"/>
          <w:color w:val="000000"/>
          <w:sz w:val="24"/>
          <w:szCs w:val="24"/>
        </w:rPr>
        <w:fldChar w:fldCharType="end"/>
      </w:r>
      <w:r w:rsidR="002106D3" w:rsidRPr="00B40C55">
        <w:rPr>
          <w:rFonts w:ascii="Times New Roman" w:eastAsia="Times New Roman" w:hAnsi="Times New Roman" w:cs="Times New Roman"/>
          <w:color w:val="000000"/>
          <w:sz w:val="24"/>
          <w:szCs w:val="24"/>
        </w:rPr>
        <w:t>.</w:t>
      </w:r>
    </w:p>
    <w:p w14:paraId="0000002E" w14:textId="4E9CE625"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Masyarakat dipahami sebagai tempat perjumpaan antar individu. Di dalamnya, setiap individu menciptakan relasi yang saling mendukung dan berdialog. Inilah yang kemudian disebut sebagai karakter dalam sosial. Individu yang berdiri sendiri-sendiri bergabung dalam satu sosial yang berdialog. “Dialogalitas adalah hidup itu sendiri, hidup yang dimiliki manusia. Ketika manusia hidup, ia tidak hanya bernafas, menggerakkan badan atau sekadar makan mengikuti ritme kebutuhan fisik. Ketika manusia hidup, </w:t>
      </w:r>
      <w:r w:rsidR="002106D3" w:rsidRPr="00B40C55">
        <w:rPr>
          <w:rFonts w:ascii="Times New Roman" w:eastAsia="Times New Roman" w:hAnsi="Times New Roman" w:cs="Times New Roman"/>
          <w:sz w:val="24"/>
          <w:szCs w:val="24"/>
        </w:rPr>
        <w:t>ia ada bersama dengan sesamanya</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sz w:val="24"/>
          <w:szCs w:val="24"/>
        </w:rPr>
        <w:t xml:space="preserve"> </w:t>
      </w:r>
      <w:r w:rsidR="002106D3" w:rsidRPr="00B40C55">
        <w:rPr>
          <w:rFonts w:ascii="Times New Roman" w:eastAsia="Times New Roman" w:hAnsi="Times New Roman" w:cs="Times New Roman"/>
          <w:sz w:val="24"/>
          <w:szCs w:val="24"/>
        </w:rPr>
        <w:fldChar w:fldCharType="begin" w:fldLock="1"/>
      </w:r>
      <w:r w:rsidR="003B2BB5" w:rsidRPr="00B40C55">
        <w:rPr>
          <w:rFonts w:ascii="Times New Roman" w:eastAsia="Times New Roman" w:hAnsi="Times New Roman" w:cs="Times New Roman"/>
          <w:sz w:val="24"/>
          <w:szCs w:val="24"/>
        </w:rPr>
        <w:instrText>ADDIN CSL_CITATION {"citationItems":[{"id":"ITEM-1","itemData":{"author":[{"dropping-particle":"","family":"Riyanto","given":"Armada","non-dropping-particle":"","parse-names":false,"suffix":""}],"id":"ITEM-1","issued":{"date-parts":[["2011"]]},"publisher":"Kanisius","publisher-place":"Yogyakarta","title":"Berfilsafat Politik","type":"book"},"locator":"187","uris":["http://www.mendeley.com/documents/?uuid=db2b0c4c-1fa7-46a0-97e0-0970060c223e"]}],"mendeley":{"formattedCitation":"(Riyanto, 2011, hal. 187)","plainTextFormattedCitation":"(Riyanto, 2011, hal. 187)","previouslyFormattedCitation":"(Riyanto, 2011, hal. 187)"},"properties":{"noteIndex":0},"schema":"https://github.com/citation-style-language/schema/raw/master/csl-citation.json"}</w:instrText>
      </w:r>
      <w:r w:rsidR="002106D3" w:rsidRPr="00B40C55">
        <w:rPr>
          <w:rFonts w:ascii="Times New Roman" w:eastAsia="Times New Roman" w:hAnsi="Times New Roman" w:cs="Times New Roman"/>
          <w:sz w:val="24"/>
          <w:szCs w:val="24"/>
        </w:rPr>
        <w:fldChar w:fldCharType="separate"/>
      </w:r>
      <w:r w:rsidR="002106D3" w:rsidRPr="00B40C55">
        <w:rPr>
          <w:rFonts w:ascii="Times New Roman" w:eastAsia="Times New Roman" w:hAnsi="Times New Roman" w:cs="Times New Roman"/>
          <w:noProof/>
          <w:sz w:val="24"/>
          <w:szCs w:val="24"/>
        </w:rPr>
        <w:t>(Riyanto, 2011, hal. 187)</w:t>
      </w:r>
      <w:r w:rsidR="002106D3" w:rsidRPr="00B40C55">
        <w:rPr>
          <w:rFonts w:ascii="Times New Roman" w:eastAsia="Times New Roman" w:hAnsi="Times New Roman" w:cs="Times New Roman"/>
          <w:sz w:val="24"/>
          <w:szCs w:val="24"/>
        </w:rPr>
        <w:fldChar w:fldCharType="end"/>
      </w:r>
      <w:r w:rsidR="002106D3" w:rsidRPr="00B40C55">
        <w:rPr>
          <w:rFonts w:ascii="Times New Roman" w:eastAsia="Times New Roman" w:hAnsi="Times New Roman" w:cs="Times New Roman"/>
          <w:sz w:val="24"/>
          <w:szCs w:val="24"/>
        </w:rPr>
        <w:t>.</w:t>
      </w:r>
    </w:p>
    <w:p w14:paraId="0000002F" w14:textId="30ECEB05"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Sosial terbentuk dari kumpulan individu yang bertemu dan berdialog. Dalam pertemuannya, mereka mengaktualisasikan diri masing-masing. “Aku dialogal menegaskan penghormatan, kesederajatan, cita rasa senasib sepenanggungan. Aku dialogal adalah kodrat kehadiran manusia yang </w:t>
      </w:r>
      <w:r w:rsidR="002106D3" w:rsidRPr="00B40C55">
        <w:rPr>
          <w:rFonts w:ascii="Times New Roman" w:eastAsia="Times New Roman" w:hAnsi="Times New Roman" w:cs="Times New Roman"/>
          <w:sz w:val="24"/>
          <w:szCs w:val="24"/>
        </w:rPr>
        <w:t>dimaksudkan sejak penciptaannya</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sz w:val="24"/>
          <w:szCs w:val="24"/>
        </w:rPr>
        <w:fldChar w:fldCharType="begin" w:fldLock="1"/>
      </w:r>
      <w:r w:rsidR="002106D3" w:rsidRPr="00B40C55">
        <w:rPr>
          <w:rFonts w:ascii="Times New Roman" w:eastAsia="Times New Roman" w:hAnsi="Times New Roman" w:cs="Times New Roman"/>
          <w:sz w:val="24"/>
          <w:szCs w:val="24"/>
        </w:rPr>
        <w:instrText>ADDIN CSL_CITATION {"citationItems":[{"id":"ITEM-1","itemData":{"author":[{"dropping-particle":"","family":"Riyanto","given":"Armada","non-dropping-particle":"","parse-names":false,"suffix":""}],"id":"ITEM-1","issued":{"date-parts":[["2018"]]},"publisher":"Kanisius","publisher-place":"Yogyakarta","title":"Relasionalitas Filsafat Fondasi Interpretasi: Aku, Teks, Liyan, Fenomen","type":"book"},"locator":"212","uris":["http://www.mendeley.com/documents/?uuid=876d7e40-614c-4ea0-b44c-f23f4690b4ce"]}],"mendeley":{"formattedCitation":"(Riyanto, 2018, hal. 212)","plainTextFormattedCitation":"(Riyanto, 2018, hal. 212)","previouslyFormattedCitation":"(Riyanto, 2018, hal. 212)"},"properties":{"noteIndex":0},"schema":"https://github.com/citation-style-language/schema/raw/master/csl-citation.json"}</w:instrText>
      </w:r>
      <w:r w:rsidR="002106D3" w:rsidRPr="00B40C55">
        <w:rPr>
          <w:rFonts w:ascii="Times New Roman" w:eastAsia="Times New Roman" w:hAnsi="Times New Roman" w:cs="Times New Roman"/>
          <w:sz w:val="24"/>
          <w:szCs w:val="24"/>
        </w:rPr>
        <w:fldChar w:fldCharType="separate"/>
      </w:r>
      <w:r w:rsidR="002106D3" w:rsidRPr="00B40C55">
        <w:rPr>
          <w:rFonts w:ascii="Times New Roman" w:eastAsia="Times New Roman" w:hAnsi="Times New Roman" w:cs="Times New Roman"/>
          <w:noProof/>
          <w:sz w:val="24"/>
          <w:szCs w:val="24"/>
        </w:rPr>
        <w:t>(Riyanto, 2018, hal. 212)</w:t>
      </w:r>
      <w:r w:rsidR="002106D3" w:rsidRPr="00B40C55">
        <w:rPr>
          <w:rFonts w:ascii="Times New Roman" w:eastAsia="Times New Roman" w:hAnsi="Times New Roman" w:cs="Times New Roman"/>
          <w:sz w:val="24"/>
          <w:szCs w:val="24"/>
        </w:rPr>
        <w:fldChar w:fldCharType="end"/>
      </w:r>
      <w:r w:rsidR="002106D3"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sz w:val="24"/>
          <w:szCs w:val="24"/>
        </w:rPr>
        <w:t>Dalam dialog antara individu dan sosial, aku memainkan peranan penting. Kehadiran individu dalam sosial membawa segala ke-aku-annya. Hal ini berarti, setiap individu hadir dalam sosial secara penuh dan utuh dalam dirinya. “Kehadiran manusia adalah kehadiran dialogal. Dialogalitasnya tak mungkin direduksi, pun tidak bis</w:t>
      </w:r>
      <w:r w:rsidR="002106D3" w:rsidRPr="00B40C55">
        <w:rPr>
          <w:rFonts w:ascii="Times New Roman" w:eastAsia="Times New Roman" w:hAnsi="Times New Roman" w:cs="Times New Roman"/>
          <w:sz w:val="24"/>
          <w:szCs w:val="24"/>
        </w:rPr>
        <w:t>a dicabut dari Aku dirinya</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sz w:val="24"/>
          <w:szCs w:val="24"/>
        </w:rPr>
        <w:t xml:space="preserve"> </w:t>
      </w:r>
      <w:r w:rsidR="002106D3" w:rsidRPr="00B40C55">
        <w:rPr>
          <w:rFonts w:ascii="Times New Roman" w:eastAsia="Times New Roman" w:hAnsi="Times New Roman" w:cs="Times New Roman"/>
          <w:sz w:val="24"/>
          <w:szCs w:val="24"/>
        </w:rPr>
        <w:fldChar w:fldCharType="begin" w:fldLock="1"/>
      </w:r>
      <w:r w:rsidR="002106D3" w:rsidRPr="00B40C55">
        <w:rPr>
          <w:rFonts w:ascii="Times New Roman" w:eastAsia="Times New Roman" w:hAnsi="Times New Roman" w:cs="Times New Roman"/>
          <w:sz w:val="24"/>
          <w:szCs w:val="24"/>
        </w:rPr>
        <w:instrText>ADDIN CSL_CITATION {"citationItems":[{"id":"ITEM-1","itemData":{"author":[{"dropping-particle":"","family":"Riyanto","given":"Armada","non-dropping-particle":"","parse-names":false,"suffix":""}],"id":"ITEM-1","issued":{"date-parts":[["2018"]]},"publisher":"Kanisius","publisher-place":"Yogyakarta","title":"Relasionalitas Filsafat Fondasi Interpretasi: Aku, Teks, Liyan, Fenomen","type":"book"},"locator":"212","uris":["http://www.mendeley.com/documents/?uuid=876d7e40-614c-4ea0-b44c-f23f4690b4ce"]}],"mendeley":{"formattedCitation":"(Riyanto, 2018, hal. 212)","plainTextFormattedCitation":"(Riyanto, 2018, hal. 212)","previouslyFormattedCitation":"(Riyanto, 2018, hal. 212)"},"properties":{"noteIndex":0},"schema":"https://github.com/citation-style-language/schema/raw/master/csl-citation.json"}</w:instrText>
      </w:r>
      <w:r w:rsidR="002106D3" w:rsidRPr="00B40C55">
        <w:rPr>
          <w:rFonts w:ascii="Times New Roman" w:eastAsia="Times New Roman" w:hAnsi="Times New Roman" w:cs="Times New Roman"/>
          <w:sz w:val="24"/>
          <w:szCs w:val="24"/>
        </w:rPr>
        <w:fldChar w:fldCharType="separate"/>
      </w:r>
      <w:r w:rsidR="002106D3" w:rsidRPr="00B40C55">
        <w:rPr>
          <w:rFonts w:ascii="Times New Roman" w:eastAsia="Times New Roman" w:hAnsi="Times New Roman" w:cs="Times New Roman"/>
          <w:noProof/>
          <w:sz w:val="24"/>
          <w:szCs w:val="24"/>
        </w:rPr>
        <w:t>(Riyanto, 2018, hal. 212)</w:t>
      </w:r>
      <w:r w:rsidR="002106D3" w:rsidRPr="00B40C55">
        <w:rPr>
          <w:rFonts w:ascii="Times New Roman" w:eastAsia="Times New Roman" w:hAnsi="Times New Roman" w:cs="Times New Roman"/>
          <w:sz w:val="24"/>
          <w:szCs w:val="24"/>
        </w:rPr>
        <w:fldChar w:fldCharType="end"/>
      </w:r>
      <w:r w:rsidR="002106D3" w:rsidRPr="00B40C55">
        <w:rPr>
          <w:rFonts w:ascii="Times New Roman" w:eastAsia="Times New Roman" w:hAnsi="Times New Roman" w:cs="Times New Roman"/>
          <w:sz w:val="24"/>
          <w:szCs w:val="24"/>
        </w:rPr>
        <w:t>.</w:t>
      </w:r>
    </w:p>
    <w:p w14:paraId="00000030" w14:textId="6F16FBC3"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Manusia ialah dia yang adalah individu dan makhluk sosial. Ketika ia mengaktualisasikan dirinya sendiri, ia dapat disebut sebagai individu. Sedangkan ketika bersama dengan orang lain atau masyarakat, ia dapat disebut sebagai sosial. “Manusia sebagai makhluk sosial berasal dari kata latin “</w:t>
      </w:r>
      <w:r w:rsidRPr="00B40C55">
        <w:rPr>
          <w:rFonts w:ascii="Times New Roman" w:eastAsia="Times New Roman" w:hAnsi="Times New Roman" w:cs="Times New Roman"/>
          <w:i/>
          <w:sz w:val="24"/>
          <w:szCs w:val="24"/>
        </w:rPr>
        <w:t>socius</w:t>
      </w:r>
      <w:r w:rsidRPr="00B40C55">
        <w:rPr>
          <w:rFonts w:ascii="Times New Roman" w:eastAsia="Times New Roman" w:hAnsi="Times New Roman" w:cs="Times New Roman"/>
          <w:sz w:val="24"/>
          <w:szCs w:val="24"/>
        </w:rPr>
        <w:t>” yang artinya ber-masyarakat yang dalam makna sempit adalah mendahulukan kepentingan bersama atau masyarakat. Sehingga arti dari manusia sebagai makhluk sosial dapat diartikan sebagai makhluk yang hidup bersama dengan manusia lain dan tidak dapat melakukan kegiatannya sendiri tanpa adanya keterlibatan orang lain. Dalam kegiatannya tersebut manusia akan selalu membutuhkan orang lain dan membutuhkan wadah untuk mela</w:t>
      </w:r>
      <w:r w:rsidR="00C305C4" w:rsidRPr="00B40C55">
        <w:rPr>
          <w:rFonts w:ascii="Times New Roman" w:eastAsia="Times New Roman" w:hAnsi="Times New Roman" w:cs="Times New Roman"/>
          <w:sz w:val="24"/>
          <w:szCs w:val="24"/>
        </w:rPr>
        <w:t>kukan kegiatan tersebut</w:t>
      </w:r>
      <w:r w:rsidRPr="00B40C55">
        <w:rPr>
          <w:rFonts w:ascii="Times New Roman" w:eastAsia="Times New Roman" w:hAnsi="Times New Roman" w:cs="Times New Roman"/>
          <w:sz w:val="24"/>
          <w:szCs w:val="24"/>
        </w:rPr>
        <w:t>”</w:t>
      </w:r>
      <w:r w:rsidR="003B2BB5" w:rsidRPr="00B40C55">
        <w:rPr>
          <w:rFonts w:ascii="Times New Roman" w:eastAsia="Times New Roman" w:hAnsi="Times New Roman" w:cs="Times New Roman"/>
          <w:sz w:val="24"/>
          <w:szCs w:val="24"/>
        </w:rPr>
        <w:t xml:space="preserve"> </w:t>
      </w:r>
      <w:r w:rsidR="003B2BB5" w:rsidRPr="00B40C55">
        <w:rPr>
          <w:rFonts w:ascii="Times New Roman" w:eastAsia="Times New Roman" w:hAnsi="Times New Roman" w:cs="Times New Roman"/>
          <w:sz w:val="24"/>
          <w:szCs w:val="24"/>
        </w:rPr>
        <w:fldChar w:fldCharType="begin" w:fldLock="1"/>
      </w:r>
      <w:r w:rsidR="003823C4" w:rsidRPr="00B40C55">
        <w:rPr>
          <w:rFonts w:ascii="Times New Roman" w:eastAsia="Times New Roman" w:hAnsi="Times New Roman" w:cs="Times New Roman"/>
          <w:sz w:val="24"/>
          <w:szCs w:val="24"/>
        </w:rPr>
        <w:instrText>ADDIN CSL_CITATION {"citationItems":[{"id":"ITEM-1","itemData":{"DOI":"10.24252/nature.v5i2a1","ISSN":"2302-6073","abstract":"Ruang terbuka publik merupakan elemen kota yang sangat penting kehadirannya dalam kehidupan kota. Sebagai ruang terbuka yang bersifat publik maka berbagai aktivitas dapat dilakukan manusia baik perorangan maupun berkelompok. Karakteristik manusia sebagai makhluk individu sekaligus makhluk sosial menjadi hal yang menarik untuk diteliti bagaimana manusia mempertahankan sifat keprivasian mereka dalam ruang terbuka publik yang dapat diakses siapa saja. Oleh karena itu tujuan dari penelitian ini untuk melihat gambaran bagaimana manusia mengaktualisasikan karakternya sebagai makhluk individu dalam suatu ruang sosial di ruang terbuka publiksehingga manfaat dari penelitian ini diharapkan bisa digunakan para perancang ruang kota dalam memperhatikan kebutuhan karakter manusia sebagai pengguna ruang tersebut. Metode penelitian yang digunakan adalah metode kualitatif dengan melakukan pendekatan kajian literatur yaitu menggunakan beberapa teori dan artikel penelitian yang sesuai yang telah dilakukan.Berdasarkan kajian literatur yang dilakukan ditemukan bahwa karakter manusia sebagai makhluk individu dan makhluk sosial dalam ruang terbuka publikterdapat 2 bentukan ruang yaitu ruang pribadi (personal space) yaitu ruang maya yang berada di sekeliling tubuh masing-masing individu dan teritori (territory) yang dibentuk sesuai dengan kondisi tertentunamunmasih dapat diusik oleh individu lain sehingga pertahanan manusia ini sifatnya tidak masif. Teritori juga dipengaruhi oleh 2 faktor yaitu ekonomi dan budaya.","author":[{"dropping-particle":"","family":"Hantono","given":"Dedi","non-dropping-particle":"","parse-names":false,"suffix":""},{"dropping-particle":"","family":"Pramitasari","given":"Diananta","non-dropping-particle":"","parse-names":false,"suffix":""}],"container-title":"Nature: National Academic Journal of Architecture","id":"ITEM-1","issue":"2","issued":{"date-parts":[["2018"]]},"page":"85-93","title":"Aspek Perilaku Manusia Sebagai Makhluk Individu dan Sosial pada Ruang Terbuka Publik","type":"article-journal","volume":"5"},"locator":"86","uris":["http://www.mendeley.com/documents/?uuid=57025169-1b6a-40a5-b801-36fdb734ec67"]}],"mendeley":{"formattedCitation":"(Hantono &amp; Pramitasari, 2018, hal. 86)","plainTextFormattedCitation":"(Hantono &amp; Pramitasari, 2018, hal. 86)","previouslyFormattedCitation":"(Hantono &amp; Pramitasari, 2018, hal. 86)"},"properties":{"noteIndex":0},"schema":"https://github.com/citation-style-language/schema/raw/master/csl-citation.json"}</w:instrText>
      </w:r>
      <w:r w:rsidR="003B2BB5" w:rsidRPr="00B40C55">
        <w:rPr>
          <w:rFonts w:ascii="Times New Roman" w:eastAsia="Times New Roman" w:hAnsi="Times New Roman" w:cs="Times New Roman"/>
          <w:sz w:val="24"/>
          <w:szCs w:val="24"/>
        </w:rPr>
        <w:fldChar w:fldCharType="separate"/>
      </w:r>
      <w:r w:rsidR="003B2BB5" w:rsidRPr="00B40C55">
        <w:rPr>
          <w:rFonts w:ascii="Times New Roman" w:eastAsia="Times New Roman" w:hAnsi="Times New Roman" w:cs="Times New Roman"/>
          <w:noProof/>
          <w:sz w:val="24"/>
          <w:szCs w:val="24"/>
        </w:rPr>
        <w:t>(Hantono &amp; Pramitasari, 2018, hal. 86)</w:t>
      </w:r>
      <w:r w:rsidR="003B2BB5" w:rsidRPr="00B40C55">
        <w:rPr>
          <w:rFonts w:ascii="Times New Roman" w:eastAsia="Times New Roman" w:hAnsi="Times New Roman" w:cs="Times New Roman"/>
          <w:sz w:val="24"/>
          <w:szCs w:val="24"/>
        </w:rPr>
        <w:fldChar w:fldCharType="end"/>
      </w:r>
      <w:r w:rsidR="003B2BB5" w:rsidRPr="00B40C55">
        <w:rPr>
          <w:rFonts w:ascii="Times New Roman" w:eastAsia="Times New Roman" w:hAnsi="Times New Roman" w:cs="Times New Roman"/>
          <w:sz w:val="24"/>
          <w:szCs w:val="24"/>
        </w:rPr>
        <w:t>.</w:t>
      </w:r>
    </w:p>
    <w:p w14:paraId="00000031" w14:textId="5BFAF62A"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Sosial dapat juga diartikan sebagai masyarakat. “Masyarakat merupakan manusia yang hidup bersama, hidup bersama dapat diartikan sama dengan hidup dalam suatu tatanan pergaulan dan keadaan Ini akan tercipta apa</w:t>
      </w:r>
      <w:r w:rsidR="00376B3E" w:rsidRPr="00B40C55">
        <w:rPr>
          <w:rFonts w:ascii="Times New Roman" w:eastAsia="Times New Roman" w:hAnsi="Times New Roman" w:cs="Times New Roman"/>
          <w:sz w:val="24"/>
          <w:szCs w:val="24"/>
        </w:rPr>
        <w:t>bila manusia melakukan hubungan</w:t>
      </w:r>
      <w:r w:rsidRPr="00B40C55">
        <w:rPr>
          <w:rFonts w:ascii="Times New Roman" w:eastAsia="Times New Roman" w:hAnsi="Times New Roman" w:cs="Times New Roman"/>
          <w:sz w:val="24"/>
          <w:szCs w:val="24"/>
        </w:rPr>
        <w:t>”</w:t>
      </w:r>
      <w:r w:rsidR="00376B3E" w:rsidRPr="00B40C55">
        <w:rPr>
          <w:rFonts w:ascii="Times New Roman" w:eastAsia="Times New Roman" w:hAnsi="Times New Roman" w:cs="Times New Roman"/>
          <w:sz w:val="24"/>
          <w:szCs w:val="24"/>
        </w:rPr>
        <w:t xml:space="preserve"> </w:t>
      </w:r>
      <w:r w:rsidR="00376B3E" w:rsidRPr="00B40C55">
        <w:rPr>
          <w:rFonts w:ascii="Times New Roman" w:eastAsia="Times New Roman" w:hAnsi="Times New Roman" w:cs="Times New Roman"/>
          <w:sz w:val="24"/>
          <w:szCs w:val="24"/>
        </w:rPr>
        <w:fldChar w:fldCharType="begin" w:fldLock="1"/>
      </w:r>
      <w:r w:rsidR="00376B3E" w:rsidRPr="00B40C55">
        <w:rPr>
          <w:rFonts w:ascii="Times New Roman" w:eastAsia="Times New Roman" w:hAnsi="Times New Roman" w:cs="Times New Roman"/>
          <w:sz w:val="24"/>
          <w:szCs w:val="24"/>
        </w:rPr>
        <w:instrText>ADDIN CSL_CITATION {"citationItems":[{"id":"ITEM-1","itemData":{"DOI":"10.38035/JMPIS.V1I1.253","ISSN":"2716-375X","abstract":"Secara umum&amp;nbsp;Pengertian Masyarakat adalah sekumpulan individu-individu yang hidup bersama, bekerja sama untuk memperoleh kepentingan bersama yang telah memiliki tatanan kehidupan, norma-norma, dan adat istiadat yang ditaati dalam lingkungannya. Masyarakat berasal dari bahasa inggris yaitu \"society\" yang berarti \"masyarakat\", lalu kata society berasal dari bahasa latin yaitu \"societas\" yang berarti \"kawan\". Sedangkan masyarakat yang berasal dari bahasa arab yaitu \"musyarak\". Pengertian Masyarakat dalam Arti Luas adalah keseluruhan hubungan hidup bersama tanpa dengan dibatasi lingkungan, bangsa dan sebagainya. Sedangkan Pengertian Masyarakat dalam Arti Sempit adalah sekelompok individu yang dibatasi oleh golongan, bangsa, teritorial, dan lain sebagainya. Pengertian masyarakat juga dapat didefinisikan sebagai kelompok orang yang terorganisasi karena memiliki tujuan yang sama.&amp;nbsp;Pengertian Masyarakat secara Sederhana adalah sekumpulan manusia yang saling berinteraksi atau bergaul dengan kepentingan yang sama. Terbentuknya masyarakat karena manusia menggunakan perasaan, pikiran dan keinginannya memberikan reaksi dalam lingkungannya.","author":[{"dropping-particle":"","family":"Prasetyo","given":"Donny","non-dropping-particle":"","parse-names":false,"suffix":""},{"dropping-particle":"","family":"Irwansyah","given":"","non-dropping-particle":"","parse-names":false,"suffix":""}],"container-title":"Manajemen Pendidikan dan Ilmu Sosial","id":"ITEM-1","issue":"1","issued":{"date-parts":[["2020","5","19"]]},"page":"163-175","publisher":"Yayasan Dharma Indonesia Tercinta (Dinasti)","title":"Memahami Masyarakat dan Perspektifnya","type":"article-journal","volume":"1"},"locator":"164","uris":["http://www.mendeley.com/documents/?uuid=359a7602-c12c-340d-af8f-46a82a116740"]}],"mendeley":{"formattedCitation":"(Prasetyo &amp; Irwansyah, 2020, hal. 164)","plainTextFormattedCitation":"(Prasetyo &amp; Irwansyah, 2020, hal. 164)","previouslyFormattedCitation":"(Prasetyo &amp; Irwansyah, 2020, hal. 164)"},"properties":{"noteIndex":0},"schema":"https://github.com/citation-style-language/schema/raw/master/csl-citation.json"}</w:instrText>
      </w:r>
      <w:r w:rsidR="00376B3E" w:rsidRPr="00B40C55">
        <w:rPr>
          <w:rFonts w:ascii="Times New Roman" w:eastAsia="Times New Roman" w:hAnsi="Times New Roman" w:cs="Times New Roman"/>
          <w:sz w:val="24"/>
          <w:szCs w:val="24"/>
        </w:rPr>
        <w:fldChar w:fldCharType="separate"/>
      </w:r>
      <w:r w:rsidR="00376B3E" w:rsidRPr="00B40C55">
        <w:rPr>
          <w:rFonts w:ascii="Times New Roman" w:eastAsia="Times New Roman" w:hAnsi="Times New Roman" w:cs="Times New Roman"/>
          <w:noProof/>
          <w:sz w:val="24"/>
          <w:szCs w:val="24"/>
        </w:rPr>
        <w:t>(Prasetyo &amp; Irwansyah, 2020, hal. 164)</w:t>
      </w:r>
      <w:r w:rsidR="00376B3E" w:rsidRPr="00B40C55">
        <w:rPr>
          <w:rFonts w:ascii="Times New Roman" w:eastAsia="Times New Roman" w:hAnsi="Times New Roman" w:cs="Times New Roman"/>
          <w:sz w:val="24"/>
          <w:szCs w:val="24"/>
        </w:rPr>
        <w:fldChar w:fldCharType="end"/>
      </w:r>
      <w:r w:rsidR="00376B3E"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sz w:val="24"/>
          <w:szCs w:val="24"/>
        </w:rPr>
        <w:t>Masyarakat terbentuk dari kumpulan individu yang tinggal bersama, memiliki tatanan yang sama dan membentuk tujuan yang sama pula. Dalam hal ini, masyarakat menjadi bentukan individu yang memiliki pengaruh terhadap kehidupan masing-masing individu tersebut.</w:t>
      </w:r>
    </w:p>
    <w:p w14:paraId="00000032" w14:textId="6A52419A" w:rsidR="008168F4" w:rsidRPr="00B40C55" w:rsidRDefault="00BA1CDA" w:rsidP="00E030FB">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Dalam menjalankan relasi sosial, seberapa banyak ikatan yang dibangun dalam sebuah kelompok, masyarakat, bahkan bernegara; maka sejatinya tetap individulah kuncinya, yaitu untuk berperan dalam menjalankan dan memfungsikan </w:t>
      </w:r>
      <w:r w:rsidR="002106D3" w:rsidRPr="00B40C55">
        <w:rPr>
          <w:rFonts w:ascii="Times New Roman" w:eastAsia="Times New Roman" w:hAnsi="Times New Roman" w:cs="Times New Roman"/>
          <w:sz w:val="24"/>
          <w:szCs w:val="24"/>
        </w:rPr>
        <w:t>berbagai relasi sosial tersebut</w:t>
      </w:r>
      <w:r w:rsidRPr="00B40C55">
        <w:rPr>
          <w:rFonts w:ascii="Times New Roman" w:eastAsia="Times New Roman" w:hAnsi="Times New Roman" w:cs="Times New Roman"/>
          <w:sz w:val="24"/>
          <w:szCs w:val="24"/>
        </w:rPr>
        <w:t>”</w:t>
      </w:r>
      <w:r w:rsidR="002106D3" w:rsidRPr="00B40C55">
        <w:rPr>
          <w:rFonts w:ascii="Times New Roman" w:eastAsia="Times New Roman" w:hAnsi="Times New Roman" w:cs="Times New Roman"/>
          <w:sz w:val="24"/>
          <w:szCs w:val="24"/>
        </w:rPr>
        <w:t xml:space="preserve"> </w:t>
      </w:r>
      <w:r w:rsidR="002106D3" w:rsidRPr="00B40C55">
        <w:rPr>
          <w:rFonts w:ascii="Times New Roman" w:eastAsia="Times New Roman" w:hAnsi="Times New Roman" w:cs="Times New Roman"/>
          <w:color w:val="000000"/>
          <w:sz w:val="24"/>
          <w:szCs w:val="24"/>
        </w:rPr>
        <w:fldChar w:fldCharType="begin" w:fldLock="1"/>
      </w:r>
      <w:r w:rsidR="00D95CB2" w:rsidRPr="00B40C55">
        <w:rPr>
          <w:rFonts w:ascii="Times New Roman" w:eastAsia="Times New Roman" w:hAnsi="Times New Roman" w:cs="Times New Roman"/>
          <w:color w:val="000000"/>
          <w:sz w:val="24"/>
          <w:szCs w:val="24"/>
        </w:rPr>
        <w:instrText>ADDIN CSL_CITATION {"citationItems":[{"id":"ITEM-1","itemData":{"DOI":"10.24198/jppm.v4i1.14217","ISSN":"2442-448X","abstract":"-","author":[{"dropping-particle":"","family":"Santoso","given":"Meilanny Budiarti","non-dropping-particle":"","parse-names":false,"suffix":""}],"container-title":"Prosiding Penelitian dan Pengabdian kepada Masyarakat","id":"ITEM-1","issue":"1","issued":{"date-parts":[["2017"]]},"page":"104-109","title":"Mengurai Konsep Dasar Manusia Sebagai Individu Melalui Relasi Sosial Yang Dibangunnya","type":"paper-conference","volume":"4"},"locator":"107","uris":["http://www.mendeley.com/documents/?uuid=1f0e4e05-1523-48b6-9a09-b1a9209a4066"]}],"mendeley":{"formattedCitation":"(Santoso, 2017, hal. 107)","plainTextFormattedCitation":"(Santoso, 2017, hal. 107)","previouslyFormattedCitation":"(Santoso, 2017, hal. 107)"},"properties":{"noteIndex":0},"schema":"https://github.com/citation-style-language/schema/raw/master/csl-citation.json"}</w:instrText>
      </w:r>
      <w:r w:rsidR="002106D3" w:rsidRPr="00B40C55">
        <w:rPr>
          <w:rFonts w:ascii="Times New Roman" w:eastAsia="Times New Roman" w:hAnsi="Times New Roman" w:cs="Times New Roman"/>
          <w:color w:val="000000"/>
          <w:sz w:val="24"/>
          <w:szCs w:val="24"/>
        </w:rPr>
        <w:fldChar w:fldCharType="separate"/>
      </w:r>
      <w:r w:rsidR="002106D3" w:rsidRPr="00B40C55">
        <w:rPr>
          <w:rFonts w:ascii="Times New Roman" w:eastAsia="Times New Roman" w:hAnsi="Times New Roman" w:cs="Times New Roman"/>
          <w:noProof/>
          <w:color w:val="000000"/>
          <w:sz w:val="24"/>
          <w:szCs w:val="24"/>
        </w:rPr>
        <w:t>(Santoso, 2017, hal. 107)</w:t>
      </w:r>
      <w:r w:rsidR="002106D3" w:rsidRPr="00B40C55">
        <w:rPr>
          <w:rFonts w:ascii="Times New Roman" w:eastAsia="Times New Roman" w:hAnsi="Times New Roman" w:cs="Times New Roman"/>
          <w:color w:val="000000"/>
          <w:sz w:val="24"/>
          <w:szCs w:val="24"/>
        </w:rPr>
        <w:fldChar w:fldCharType="end"/>
      </w:r>
      <w:r w:rsidR="002106D3" w:rsidRPr="00B40C55">
        <w:rPr>
          <w:rFonts w:ascii="Times New Roman" w:eastAsia="Times New Roman" w:hAnsi="Times New Roman" w:cs="Times New Roman"/>
          <w:color w:val="000000"/>
          <w:sz w:val="24"/>
          <w:szCs w:val="24"/>
        </w:rPr>
        <w:t>.</w:t>
      </w:r>
      <w:r w:rsidR="003B2BB5"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sz w:val="24"/>
          <w:szCs w:val="24"/>
        </w:rPr>
        <w:t>Dengan demikian, keberadaan manusia sebagai individu dan sebagai makhluk sosial adalah ketika dirinya mengaktualisasikan diri dan menjadikan dirinya ada bersama lingkungannya.</w:t>
      </w:r>
    </w:p>
    <w:p w14:paraId="00000034" w14:textId="0C0D5CC2"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 xml:space="preserve">Perang Pandemi </w:t>
      </w:r>
      <w:r w:rsidR="00260987" w:rsidRPr="00B40C55">
        <w:rPr>
          <w:rFonts w:ascii="Times New Roman" w:eastAsia="Times New Roman" w:hAnsi="Times New Roman" w:cs="Times New Roman"/>
          <w:b/>
          <w:sz w:val="24"/>
          <w:szCs w:val="24"/>
        </w:rPr>
        <w:t>COVID-19</w:t>
      </w:r>
    </w:p>
    <w:p w14:paraId="00000035" w14:textId="7953DA6F" w:rsidR="008168F4" w:rsidRPr="00B40C55" w:rsidRDefault="00BA1CDA" w:rsidP="00A67D0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Realitas pandemi </w:t>
      </w:r>
      <w:r w:rsidR="00260987"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 xml:space="preserve">menjadi realitas yang harus dihadapi dan mengubah banyak hal dalam hidup manusia. Realitas ini adalah realitas </w:t>
      </w:r>
      <w:r w:rsidRPr="00B40C55">
        <w:rPr>
          <w:rFonts w:ascii="Times New Roman" w:eastAsia="Times New Roman" w:hAnsi="Times New Roman" w:cs="Times New Roman"/>
          <w:i/>
          <w:sz w:val="24"/>
          <w:szCs w:val="24"/>
        </w:rPr>
        <w:t>new normal</w:t>
      </w:r>
      <w:r w:rsidRPr="00B40C55">
        <w:rPr>
          <w:rFonts w:ascii="Times New Roman" w:eastAsia="Times New Roman" w:hAnsi="Times New Roman" w:cs="Times New Roman"/>
          <w:sz w:val="24"/>
          <w:szCs w:val="24"/>
        </w:rPr>
        <w:t xml:space="preserve"> yang menuntut suatu tatanan norma baru dalam kehidupan manusia. Situasi yang berbeda menghasilkan reaksi dan sikap yang berbeda pula. “Istilah </w:t>
      </w:r>
      <w:r w:rsidRPr="00B40C55">
        <w:rPr>
          <w:rFonts w:ascii="Times New Roman" w:eastAsia="Times New Roman" w:hAnsi="Times New Roman" w:cs="Times New Roman"/>
          <w:i/>
          <w:sz w:val="24"/>
          <w:szCs w:val="24"/>
        </w:rPr>
        <w:t>new normal</w:t>
      </w:r>
      <w:r w:rsidRPr="00B40C55">
        <w:rPr>
          <w:rFonts w:ascii="Times New Roman" w:eastAsia="Times New Roman" w:hAnsi="Times New Roman" w:cs="Times New Roman"/>
          <w:sz w:val="24"/>
          <w:szCs w:val="24"/>
        </w:rPr>
        <w:t xml:space="preserve"> merujuk pada aturan baru (buatan) yang lebih longgar daripada sebelumnya. Istilah </w:t>
      </w:r>
      <w:r w:rsidRPr="00B40C55">
        <w:rPr>
          <w:rFonts w:ascii="Times New Roman" w:eastAsia="Times New Roman" w:hAnsi="Times New Roman" w:cs="Times New Roman"/>
          <w:i/>
          <w:sz w:val="24"/>
          <w:szCs w:val="24"/>
        </w:rPr>
        <w:t>new normal</w:t>
      </w:r>
      <w:r w:rsidRPr="00B40C55">
        <w:rPr>
          <w:rFonts w:ascii="Times New Roman" w:eastAsia="Times New Roman" w:hAnsi="Times New Roman" w:cs="Times New Roman"/>
          <w:sz w:val="24"/>
          <w:szCs w:val="24"/>
        </w:rPr>
        <w:t xml:space="preserve"> juga didefinisikan dengan berbagai perubahan, termasuk perubahan cara berpikir, berperil</w:t>
      </w:r>
      <w:r w:rsidR="002C107C" w:rsidRPr="00B40C55">
        <w:rPr>
          <w:rFonts w:ascii="Times New Roman" w:eastAsia="Times New Roman" w:hAnsi="Times New Roman" w:cs="Times New Roman"/>
          <w:sz w:val="24"/>
          <w:szCs w:val="24"/>
        </w:rPr>
        <w:t>aku, dan berelasi dengan sesama</w:t>
      </w:r>
      <w:r w:rsidRPr="00B40C55">
        <w:rPr>
          <w:rFonts w:ascii="Times New Roman" w:eastAsia="Times New Roman" w:hAnsi="Times New Roman" w:cs="Times New Roman"/>
          <w:sz w:val="24"/>
          <w:szCs w:val="24"/>
        </w:rPr>
        <w:t>”</w:t>
      </w:r>
      <w:r w:rsidR="003823C4" w:rsidRPr="00B40C55">
        <w:rPr>
          <w:rFonts w:ascii="Times New Roman" w:eastAsia="Times New Roman" w:hAnsi="Times New Roman" w:cs="Times New Roman"/>
          <w:sz w:val="24"/>
          <w:szCs w:val="24"/>
        </w:rPr>
        <w:t xml:space="preserve"> </w:t>
      </w:r>
      <w:r w:rsidR="003823C4" w:rsidRPr="00B40C55">
        <w:rPr>
          <w:rFonts w:ascii="Times New Roman" w:eastAsia="Times New Roman" w:hAnsi="Times New Roman" w:cs="Times New Roman"/>
          <w:sz w:val="24"/>
          <w:szCs w:val="24"/>
        </w:rPr>
        <w:fldChar w:fldCharType="begin" w:fldLock="1"/>
      </w:r>
      <w:r w:rsidR="003823C4" w:rsidRPr="00B40C55">
        <w:rPr>
          <w:rFonts w:ascii="Times New Roman" w:eastAsia="Times New Roman" w:hAnsi="Times New Roman" w:cs="Times New Roman"/>
          <w:sz w:val="24"/>
          <w:szCs w:val="24"/>
        </w:rPr>
        <w:instrText>ADDIN CSL_CITATION {"citationItems":[{"id":"ITEM-1","itemData":{"DOI":"10.36456/b.nusantara.vol4.no2.a3219","ISSN":"2355-3367","abstract":"The Covid-19 pandemic which engulfes the world has affected almost all nations, including Indonesia. This crisis caused the Indonesian government to face a dilemmatic choice. Implementing a lockdown to control the spread of Covid-19 actually ravaged the economy. It had no other alternative to save the economic sector than by forcing implementation of ‘the new normal’. This paper describes phenomenologically the implementation of the new normal policy in Indonesia using qualitative methods by exploring opinions and news items in Kompas newspaper, particularly how the Indonesian government's is moving the economic sector without sacrificing public welfare. The government considers the new normal as the most realistic step given the economic pressure and uncertainty about when Covid-19 will end. Therefore, new normal has become the bonum commune policy during the pandemic. The main principle of new normal as a political bonum commune is adapting one’s lifestyle in accordance with the health protocol.","author":[{"dropping-particle":"","family":"Adon","given":"Mathias","non-dropping-particle":"","parse-names":false,"suffix":""}],"container-title":"Jurnal Budaya Nusantara","id":"ITEM-1","issue":"2","issued":{"date-parts":[["2021"]]},"page":"231-241","title":"New Normal sebagai Politik Bonum Commune di Masa Pandemi","type":"article-journal","volume":"4"},"locator":"232","uris":["http://www.mendeley.com/documents/?uuid=dfb5d891-2fd6-47ca-86a5-9c68d276369d"]}],"mendeley":{"formattedCitation":"(Adon, 2021, hal. 232)","plainTextFormattedCitation":"(Adon, 2021, hal. 232)","previouslyFormattedCitation":"(Adon, 2021, hal. 232)"},"properties":{"noteIndex":0},"schema":"https://github.com/citation-style-language/schema/raw/master/csl-citation.json"}</w:instrText>
      </w:r>
      <w:r w:rsidR="003823C4" w:rsidRPr="00B40C55">
        <w:rPr>
          <w:rFonts w:ascii="Times New Roman" w:eastAsia="Times New Roman" w:hAnsi="Times New Roman" w:cs="Times New Roman"/>
          <w:sz w:val="24"/>
          <w:szCs w:val="24"/>
        </w:rPr>
        <w:fldChar w:fldCharType="separate"/>
      </w:r>
      <w:r w:rsidR="003823C4" w:rsidRPr="00B40C55">
        <w:rPr>
          <w:rFonts w:ascii="Times New Roman" w:eastAsia="Times New Roman" w:hAnsi="Times New Roman" w:cs="Times New Roman"/>
          <w:noProof/>
          <w:sz w:val="24"/>
          <w:szCs w:val="24"/>
        </w:rPr>
        <w:t>(Adon, 2021, hal. 232)</w:t>
      </w:r>
      <w:r w:rsidR="003823C4" w:rsidRPr="00B40C55">
        <w:rPr>
          <w:rFonts w:ascii="Times New Roman" w:eastAsia="Times New Roman" w:hAnsi="Times New Roman" w:cs="Times New Roman"/>
          <w:sz w:val="24"/>
          <w:szCs w:val="24"/>
        </w:rPr>
        <w:fldChar w:fldCharType="end"/>
      </w:r>
      <w:r w:rsidR="002C107C"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Realitas pandemi melahirkan perilaku yang baru dan hal ini juga melahirkan makna baru manusia di dalam lingkungan sosialnya.</w:t>
      </w:r>
    </w:p>
    <w:p w14:paraId="00000036" w14:textId="7E5DC952" w:rsidR="008168F4" w:rsidRPr="00B40C55" w:rsidRDefault="00BA1CDA" w:rsidP="00A67D0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Perang pandemi adalah perang semua untuk bertahan hidup. Setiap individu menghadapi perang ini dan berpartisipasi dalam perang ini sesuai dengan perannya. Dalam realitas ini, setiap individu mengambil bagian dalam sosialnya. Peran yang dimainkan memiliki tujuan yang sama yaitu demi keselamatan semua pihak. Perang melawan pandemi bukanlah perang yang mudah dan hanya permainan, melainkan perang dalam kesenyapan dan berburu dengan waktu. “Pertempuran paling hebat berlangsung di rumah-rumah sakit dan di sanalah para dokter dan tim medis bertempur keras untuk mengurangi jatuhn</w:t>
      </w:r>
      <w:r w:rsidR="003823C4" w:rsidRPr="00B40C55">
        <w:rPr>
          <w:rFonts w:ascii="Times New Roman" w:eastAsia="Times New Roman" w:hAnsi="Times New Roman" w:cs="Times New Roman"/>
          <w:sz w:val="24"/>
          <w:szCs w:val="24"/>
        </w:rPr>
        <w:t>ya korban, termasuk diri mereka</w:t>
      </w:r>
      <w:r w:rsidRPr="00B40C55">
        <w:rPr>
          <w:rFonts w:ascii="Times New Roman" w:eastAsia="Times New Roman" w:hAnsi="Times New Roman" w:cs="Times New Roman"/>
          <w:sz w:val="24"/>
          <w:szCs w:val="24"/>
        </w:rPr>
        <w:t>”</w:t>
      </w:r>
      <w:r w:rsidR="003823C4" w:rsidRPr="00B40C55">
        <w:rPr>
          <w:rFonts w:ascii="Times New Roman" w:eastAsia="Times New Roman" w:hAnsi="Times New Roman" w:cs="Times New Roman"/>
          <w:sz w:val="24"/>
          <w:szCs w:val="24"/>
        </w:rPr>
        <w:t xml:space="preserve"> </w:t>
      </w:r>
      <w:r w:rsidR="003823C4" w:rsidRPr="00B40C55">
        <w:rPr>
          <w:rFonts w:ascii="Times New Roman" w:eastAsia="Times New Roman" w:hAnsi="Times New Roman" w:cs="Times New Roman"/>
          <w:sz w:val="24"/>
          <w:szCs w:val="24"/>
        </w:rPr>
        <w:fldChar w:fldCharType="begin" w:fldLock="1"/>
      </w:r>
      <w:r w:rsidR="003823C4"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192","uris":["http://www.mendeley.com/documents/?uuid=9e61544f-5830-4923-9e4a-126bed2ac225"]}],"mendeley":{"formattedCitation":"(Hardiman, 2021, hal. 192)","plainTextFormattedCitation":"(Hardiman, 2021, hal. 192)","previouslyFormattedCitation":"(Hardiman, 2021, hal. 192)"},"properties":{"noteIndex":0},"schema":"https://github.com/citation-style-language/schema/raw/master/csl-citation.json"}</w:instrText>
      </w:r>
      <w:r w:rsidR="003823C4" w:rsidRPr="00B40C55">
        <w:rPr>
          <w:rFonts w:ascii="Times New Roman" w:eastAsia="Times New Roman" w:hAnsi="Times New Roman" w:cs="Times New Roman"/>
          <w:sz w:val="24"/>
          <w:szCs w:val="24"/>
        </w:rPr>
        <w:fldChar w:fldCharType="separate"/>
      </w:r>
      <w:r w:rsidR="003823C4" w:rsidRPr="00B40C55">
        <w:rPr>
          <w:rFonts w:ascii="Times New Roman" w:eastAsia="Times New Roman" w:hAnsi="Times New Roman" w:cs="Times New Roman"/>
          <w:noProof/>
          <w:sz w:val="24"/>
          <w:szCs w:val="24"/>
        </w:rPr>
        <w:t>(Hardiman, 2021, hal. 192)</w:t>
      </w:r>
      <w:r w:rsidR="003823C4" w:rsidRPr="00B40C55">
        <w:rPr>
          <w:rFonts w:ascii="Times New Roman" w:eastAsia="Times New Roman" w:hAnsi="Times New Roman" w:cs="Times New Roman"/>
          <w:sz w:val="24"/>
          <w:szCs w:val="24"/>
        </w:rPr>
        <w:fldChar w:fldCharType="end"/>
      </w:r>
      <w:r w:rsidR="003823C4" w:rsidRPr="00B40C55">
        <w:rPr>
          <w:rFonts w:ascii="Times New Roman" w:eastAsia="Times New Roman" w:hAnsi="Times New Roman" w:cs="Times New Roman"/>
          <w:sz w:val="24"/>
          <w:szCs w:val="24"/>
        </w:rPr>
        <w:t>.</w:t>
      </w:r>
    </w:p>
    <w:p w14:paraId="00000037" w14:textId="7E92EC07" w:rsidR="008168F4" w:rsidRPr="00B40C55" w:rsidRDefault="00BA1CDA" w:rsidP="00A67D0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Pandemi mengubah wajah masyarakat secara cepat bahkan di segala bidang. Sebuah revolusi membutuhkan waktu yang cukup lama untuk bisa mengubah wajah dunia, tetapi pandemi dengan cepat melakukannya. Inilah yang dinamakan sebagai perang melawan pandemi. Perang melawan sesuatu hal yang tidak biasa dan mampu mengubah apapun. “Dalam perang biasa bala tentara dikerahkan dan populasi dimobilisasi, tetapi dalam perang pandemik kerumunan justru harus dibubarkan, dipencarkan ke rumah-rumah dan didemobilisasi. Pandemi menuntut </w:t>
      </w:r>
      <w:r w:rsidR="00FC4214" w:rsidRPr="00B40C55">
        <w:rPr>
          <w:rFonts w:ascii="Times New Roman" w:eastAsia="Times New Roman" w:hAnsi="Times New Roman" w:cs="Times New Roman"/>
          <w:sz w:val="24"/>
          <w:szCs w:val="24"/>
        </w:rPr>
        <w:t>demasifikasi</w:t>
      </w:r>
      <w:r w:rsidRPr="00B40C55">
        <w:rPr>
          <w:rFonts w:ascii="Times New Roman" w:eastAsia="Times New Roman" w:hAnsi="Times New Roman" w:cs="Times New Roman"/>
          <w:sz w:val="24"/>
          <w:szCs w:val="24"/>
        </w:rPr>
        <w:t>”</w:t>
      </w:r>
      <w:r w:rsidR="003823C4" w:rsidRPr="00B40C55">
        <w:rPr>
          <w:rFonts w:ascii="Times New Roman" w:eastAsia="Times New Roman" w:hAnsi="Times New Roman" w:cs="Times New Roman"/>
          <w:sz w:val="24"/>
          <w:szCs w:val="24"/>
        </w:rPr>
        <w:t xml:space="preserve"> </w:t>
      </w:r>
      <w:r w:rsidR="003823C4" w:rsidRPr="00B40C55">
        <w:rPr>
          <w:rFonts w:ascii="Times New Roman" w:eastAsia="Times New Roman" w:hAnsi="Times New Roman" w:cs="Times New Roman"/>
          <w:sz w:val="24"/>
          <w:szCs w:val="24"/>
        </w:rPr>
        <w:fldChar w:fldCharType="begin" w:fldLock="1"/>
      </w:r>
      <w:r w:rsidR="003823C4"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193","uris":["http://www.mendeley.com/documents/?uuid=9e61544f-5830-4923-9e4a-126bed2ac225"]}],"mendeley":{"formattedCitation":"(Hardiman, 2021, hal. 193)","plainTextFormattedCitation":"(Hardiman, 2021, hal. 193)","previouslyFormattedCitation":"(Hardiman, 2021, hal. 193)"},"properties":{"noteIndex":0},"schema":"https://github.com/citation-style-language/schema/raw/master/csl-citation.json"}</w:instrText>
      </w:r>
      <w:r w:rsidR="003823C4" w:rsidRPr="00B40C55">
        <w:rPr>
          <w:rFonts w:ascii="Times New Roman" w:eastAsia="Times New Roman" w:hAnsi="Times New Roman" w:cs="Times New Roman"/>
          <w:sz w:val="24"/>
          <w:szCs w:val="24"/>
        </w:rPr>
        <w:fldChar w:fldCharType="separate"/>
      </w:r>
      <w:r w:rsidR="003823C4" w:rsidRPr="00B40C55">
        <w:rPr>
          <w:rFonts w:ascii="Times New Roman" w:eastAsia="Times New Roman" w:hAnsi="Times New Roman" w:cs="Times New Roman"/>
          <w:noProof/>
          <w:sz w:val="24"/>
          <w:szCs w:val="24"/>
        </w:rPr>
        <w:t>(Hardiman, 2021, hal. 193)</w:t>
      </w:r>
      <w:r w:rsidR="003823C4" w:rsidRPr="00B40C55">
        <w:rPr>
          <w:rFonts w:ascii="Times New Roman" w:eastAsia="Times New Roman" w:hAnsi="Times New Roman" w:cs="Times New Roman"/>
          <w:sz w:val="24"/>
          <w:szCs w:val="24"/>
        </w:rPr>
        <w:fldChar w:fldCharType="end"/>
      </w:r>
      <w:r w:rsidR="00FC4214"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Sosial bahkan individu di dalamnya diatur oleh pandemi.</w:t>
      </w:r>
    </w:p>
    <w:p w14:paraId="00000038" w14:textId="19A69195" w:rsidR="008168F4" w:rsidRPr="00B40C55" w:rsidRDefault="00BA1CDA" w:rsidP="00A67D0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Fenomena pandemi yang mencekam di tengah masyarakat memberikan gambaran baru pada sosial. Gambaran akan keberlangsungan hidup mereka masing-masing. Banyak peristiwa yang terjadi tidak pernah bisa menghentikan segala hal yang sudah berjalan di dunia ini, namun </w:t>
      </w:r>
      <w:r w:rsidR="003823C4"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telah melakukannya. “</w:t>
      </w:r>
      <w:r w:rsidR="003823C4"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pun mewabah dan manusia dipaksa untuk menghentikan praktik-praktik dan tabiat-tabiat atas nama kesehatan ragawi”</w:t>
      </w:r>
      <w:r w:rsidR="003823C4" w:rsidRPr="00B40C55">
        <w:rPr>
          <w:rFonts w:ascii="Times New Roman" w:eastAsia="Times New Roman" w:hAnsi="Times New Roman" w:cs="Times New Roman"/>
          <w:sz w:val="24"/>
          <w:szCs w:val="24"/>
        </w:rPr>
        <w:t xml:space="preserve"> </w:t>
      </w:r>
      <w:r w:rsidR="003823C4" w:rsidRPr="00B40C55">
        <w:rPr>
          <w:rFonts w:ascii="Times New Roman" w:eastAsia="Times New Roman" w:hAnsi="Times New Roman" w:cs="Times New Roman"/>
          <w:sz w:val="24"/>
          <w:szCs w:val="24"/>
        </w:rPr>
        <w:fldChar w:fldCharType="begin" w:fldLock="1"/>
      </w:r>
      <w:r w:rsidR="00F90A98"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195","uris":["http://www.mendeley.com/documents/?uuid=9e61544f-5830-4923-9e4a-126bed2ac225"]}],"mendeley":{"formattedCitation":"(Hardiman, 2021, hal. 195)","plainTextFormattedCitation":"(Hardiman, 2021, hal. 195)","previouslyFormattedCitation":"(Hardiman, 2021, hal. 195)"},"properties":{"noteIndex":0},"schema":"https://github.com/citation-style-language/schema/raw/master/csl-citation.json"}</w:instrText>
      </w:r>
      <w:r w:rsidR="003823C4" w:rsidRPr="00B40C55">
        <w:rPr>
          <w:rFonts w:ascii="Times New Roman" w:eastAsia="Times New Roman" w:hAnsi="Times New Roman" w:cs="Times New Roman"/>
          <w:sz w:val="24"/>
          <w:szCs w:val="24"/>
        </w:rPr>
        <w:fldChar w:fldCharType="separate"/>
      </w:r>
      <w:r w:rsidR="003823C4" w:rsidRPr="00B40C55">
        <w:rPr>
          <w:rFonts w:ascii="Times New Roman" w:eastAsia="Times New Roman" w:hAnsi="Times New Roman" w:cs="Times New Roman"/>
          <w:noProof/>
          <w:sz w:val="24"/>
          <w:szCs w:val="24"/>
        </w:rPr>
        <w:t>(Hardiman, 2021, hal. 195)</w:t>
      </w:r>
      <w:r w:rsidR="003823C4" w:rsidRPr="00B40C55">
        <w:rPr>
          <w:rFonts w:ascii="Times New Roman" w:eastAsia="Times New Roman" w:hAnsi="Times New Roman" w:cs="Times New Roman"/>
          <w:sz w:val="24"/>
          <w:szCs w:val="24"/>
        </w:rPr>
        <w:fldChar w:fldCharType="end"/>
      </w:r>
      <w:r w:rsidR="003823C4"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w:t>
      </w:r>
      <w:r w:rsidR="003823C4"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 xml:space="preserve"> menjadi sebuah kunci yang membuka pintu baru bagi dunia. Pintu yang tertutup rapat dengan segala keteraturan dan kebersamaan dalam sosial. Realitas </w:t>
      </w:r>
      <w:r w:rsidR="003823C4" w:rsidRPr="00B40C55">
        <w:rPr>
          <w:rFonts w:ascii="Times New Roman" w:eastAsia="Times New Roman" w:hAnsi="Times New Roman" w:cs="Times New Roman"/>
          <w:sz w:val="24"/>
          <w:szCs w:val="24"/>
        </w:rPr>
        <w:t xml:space="preserve">COVID </w:t>
      </w:r>
      <w:r w:rsidRPr="00B40C55">
        <w:rPr>
          <w:rFonts w:ascii="Times New Roman" w:eastAsia="Times New Roman" w:hAnsi="Times New Roman" w:cs="Times New Roman"/>
          <w:sz w:val="24"/>
          <w:szCs w:val="24"/>
        </w:rPr>
        <w:t>berada dan mengalahkan keteraturan dunia.</w:t>
      </w:r>
    </w:p>
    <w:p w14:paraId="0000003A" w14:textId="0B331CC8" w:rsidR="008168F4" w:rsidRPr="00B40C55" w:rsidRDefault="00BA1CDA" w:rsidP="00A67D0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Perang pandemi menggambarkan sebuah pertempuran yang tidak mengenal batas, tetapi juga pertempuran yang membuka hal baru dalam realitas sosial dan individu. Kesadaran baru dalam realitas menuntut individu untuk tetap terlibat dalam sosialnya meski harus terpisah dari sosial tersebut. Sebuah paradigma yang menenggelamkan pribadi dalam keterlibatan secara pribadi. Berada bersama yang lain dalam konteks yang berbeda dan cara yang berbeda. Dengan demikian, perang melawan pandemi </w:t>
      </w:r>
      <w:r w:rsidR="00A67D03"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adalah perang sosial dalam realitas individu.</w:t>
      </w:r>
    </w:p>
    <w:p w14:paraId="0000003B"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i/>
          <w:sz w:val="24"/>
          <w:szCs w:val="24"/>
        </w:rPr>
        <w:t>Homo Digitalis</w:t>
      </w:r>
      <w:r w:rsidRPr="00B40C55">
        <w:rPr>
          <w:rFonts w:ascii="Times New Roman" w:eastAsia="Times New Roman" w:hAnsi="Times New Roman" w:cs="Times New Roman"/>
          <w:b/>
          <w:sz w:val="24"/>
          <w:szCs w:val="24"/>
        </w:rPr>
        <w:t xml:space="preserve"> dan </w:t>
      </w:r>
      <w:r w:rsidRPr="00B40C55">
        <w:rPr>
          <w:rFonts w:ascii="Times New Roman" w:eastAsia="Times New Roman" w:hAnsi="Times New Roman" w:cs="Times New Roman"/>
          <w:b/>
          <w:i/>
          <w:sz w:val="24"/>
          <w:szCs w:val="24"/>
        </w:rPr>
        <w:t>Home</w:t>
      </w:r>
    </w:p>
    <w:p w14:paraId="0000003C" w14:textId="75E75FC0" w:rsidR="008168F4" w:rsidRPr="00B40C55" w:rsidRDefault="00BA1CDA" w:rsidP="00A27FA3">
      <w:pPr>
        <w:spacing w:after="120" w:line="276" w:lineRule="auto"/>
        <w:ind w:firstLine="567"/>
        <w:jc w:val="both"/>
        <w:rPr>
          <w:rFonts w:ascii="Times New Roman" w:eastAsia="Times New Roman" w:hAnsi="Times New Roman" w:cs="Times New Roman"/>
          <w:color w:val="000000"/>
          <w:sz w:val="24"/>
          <w:szCs w:val="24"/>
        </w:rPr>
      </w:pPr>
      <w:bookmarkStart w:id="0" w:name="_gjdgxs" w:colFirst="0" w:colLast="0"/>
      <w:bookmarkEnd w:id="0"/>
      <w:r w:rsidRPr="00B40C55">
        <w:rPr>
          <w:rFonts w:ascii="Times New Roman" w:eastAsia="Times New Roman" w:hAnsi="Times New Roman" w:cs="Times New Roman"/>
          <w:color w:val="000000"/>
          <w:sz w:val="24"/>
          <w:szCs w:val="24"/>
        </w:rPr>
        <w:t xml:space="preserve">“Pandemi </w:t>
      </w:r>
      <w:r w:rsidR="00A27FA3" w:rsidRPr="00B40C55">
        <w:rPr>
          <w:rFonts w:ascii="Times New Roman" w:eastAsia="Times New Roman" w:hAnsi="Times New Roman" w:cs="Times New Roman"/>
          <w:color w:val="000000"/>
          <w:sz w:val="24"/>
          <w:szCs w:val="24"/>
        </w:rPr>
        <w:t>COVID-</w:t>
      </w:r>
      <w:r w:rsidRPr="00B40C55">
        <w:rPr>
          <w:rFonts w:ascii="Times New Roman" w:eastAsia="Times New Roman" w:hAnsi="Times New Roman" w:cs="Times New Roman"/>
          <w:color w:val="000000"/>
          <w:sz w:val="24"/>
          <w:szCs w:val="24"/>
        </w:rPr>
        <w:t xml:space="preserve">19 yang terjadi saat ini telah membawa dampak pada terbatasnya pergerakan manusia akibat </w:t>
      </w:r>
      <w:r w:rsidRPr="00B40C55">
        <w:rPr>
          <w:rFonts w:ascii="Times New Roman" w:eastAsia="Times" w:hAnsi="Times New Roman" w:cs="Times New Roman"/>
          <w:i/>
          <w:color w:val="000000"/>
          <w:sz w:val="24"/>
          <w:szCs w:val="24"/>
        </w:rPr>
        <w:t xml:space="preserve">social distancing </w:t>
      </w:r>
      <w:r w:rsidRPr="00B40C55">
        <w:rPr>
          <w:rFonts w:ascii="Times New Roman" w:eastAsia="Times New Roman" w:hAnsi="Times New Roman" w:cs="Times New Roman"/>
          <w:color w:val="000000"/>
          <w:sz w:val="24"/>
          <w:szCs w:val="24"/>
        </w:rPr>
        <w:t xml:space="preserve">dan </w:t>
      </w:r>
      <w:r w:rsidRPr="00B40C55">
        <w:rPr>
          <w:rFonts w:ascii="Times New Roman" w:eastAsia="Times" w:hAnsi="Times New Roman" w:cs="Times New Roman"/>
          <w:i/>
          <w:color w:val="000000"/>
          <w:sz w:val="24"/>
          <w:szCs w:val="24"/>
        </w:rPr>
        <w:t xml:space="preserve">Physical distancing. </w:t>
      </w:r>
      <w:r w:rsidRPr="00B40C55">
        <w:rPr>
          <w:rFonts w:ascii="Times New Roman" w:eastAsia="Times New Roman" w:hAnsi="Times New Roman" w:cs="Times New Roman"/>
          <w:color w:val="000000"/>
          <w:sz w:val="24"/>
          <w:szCs w:val="24"/>
        </w:rPr>
        <w:t>Teknologi Informasi memiliki peran yang sangat penting, sebagai solusi untuk mengatasi pembatasan tersebut, diantaranya dalam urusan pemerintahan, pendidikan, bisnis, ekonomi, kesehatan, bahkan urusan agama dan ibadah. Dengan diterapkannya teknologi informasi dapat memberikan efisiensi waktu dan biaya serta manusia saat ini telah memiliki ketergantung</w:t>
      </w:r>
      <w:r w:rsidR="00A27FA3" w:rsidRPr="00B40C55">
        <w:rPr>
          <w:rFonts w:ascii="Times New Roman" w:eastAsia="Times New Roman" w:hAnsi="Times New Roman" w:cs="Times New Roman"/>
          <w:color w:val="000000"/>
          <w:sz w:val="24"/>
          <w:szCs w:val="24"/>
        </w:rPr>
        <w:t>an terhadap teknologi informasi</w:t>
      </w:r>
      <w:r w:rsidRPr="00B40C55">
        <w:rPr>
          <w:rFonts w:ascii="Times New Roman" w:eastAsia="Times New Roman" w:hAnsi="Times New Roman" w:cs="Times New Roman"/>
          <w:color w:val="000000"/>
          <w:sz w:val="24"/>
          <w:szCs w:val="24"/>
        </w:rPr>
        <w:t>”</w:t>
      </w:r>
      <w:r w:rsidR="00A27FA3" w:rsidRPr="00B40C55">
        <w:rPr>
          <w:rFonts w:ascii="Times New Roman" w:eastAsia="Times New Roman" w:hAnsi="Times New Roman" w:cs="Times New Roman"/>
          <w:color w:val="000000"/>
          <w:sz w:val="24"/>
          <w:szCs w:val="24"/>
        </w:rPr>
        <w:t xml:space="preserve"> </w:t>
      </w:r>
      <w:r w:rsidR="00F90A98" w:rsidRPr="00B40C55">
        <w:rPr>
          <w:rFonts w:ascii="Times New Roman" w:eastAsia="Times New Roman" w:hAnsi="Times New Roman" w:cs="Times New Roman"/>
          <w:color w:val="000000"/>
          <w:sz w:val="24"/>
          <w:szCs w:val="24"/>
        </w:rPr>
        <w:fldChar w:fldCharType="begin" w:fldLock="1"/>
      </w:r>
      <w:r w:rsidR="00F90A98" w:rsidRPr="00B40C55">
        <w:rPr>
          <w:rFonts w:ascii="Times New Roman" w:eastAsia="Times New Roman" w:hAnsi="Times New Roman" w:cs="Times New Roman"/>
          <w:color w:val="000000"/>
          <w:sz w:val="24"/>
          <w:szCs w:val="24"/>
        </w:rPr>
        <w:instrText>ADDIN CSL_CITATION {"citationItems":[{"id":"ITEM-1","itemData":{"DOI":"10.32699/ppkm.v8i2.1587","ISSN":"2534-689X","abstract":"Perubahan era mempengaruhi sifat dan sikap masyarakat dalam mensikapi keadaan, namun ada sifat dan sikap masyarakat desa yang masih bertahan sampai saat ini yaitu gotong royong dan menerima apa adanya. Masyarakat desa terkenal dengan sifat gotong royong dan sikap menerima apa adanya merupakan sifat dan sikap yang dapat diandalkan dalam melakukan pengembangan desa. Optimalisasi kemampuan masyarakat desa dalam pembangunan desa ini dikenal dengan konsep pemberdayaan. Konsep pemberdayaan berhubungan erat dengan konsep partisipatif, mandiri, jaringan kerja dan keadilan yang berdasarkan pada kekuatan individu dan sosial. Pandemi Covid-19 yang terjadi saat ini telah membawa dampak pada terbatasnya pergerakan manusia akibat social distancing dan Physical distancing. Teknologi Informasi memiliki peran yang sangat penting, sebagai solusi untuk mengatasi pembatasan tersebut, diantaranya dalam urusan pemerintahan, Pendidikan, bisnis, ekonomi, kesehatan, bahkan urusan agama dan ibadah. Hal inilah yang dapat kita jumpai pada masa pandemi yang belum juga berakhir ini, sehingga akan menjadi lebih menarik lagi untuk dijadikan sebagai bahan kajian Penelitian Studi observasi yang memadukan data lapangan dengan data pustaka dan dilengkapi dengan wawancara langsung untuk memperoleh hasil yang maksimal. Penelitian ini bertujuan untuk mengidentifikasi objek penelitian terkait dengan pemanfaatan teknologi informasi di tengah pandemi COVID-19 di Kabupaten Wonosobo melalui pemberdayaan masyarakat.","author":[{"dropping-particle":"","family":"Muafani","given":"","non-dropping-particle":"","parse-names":false,"suffix":""}],"container-title":"Jurnal Penelitian dan Pengabdian Kepada Masyarakat UNSIQ","id":"ITEM-1","issue":"2","issued":{"date-parts":[["2021"]]},"page":"134-139","title":"Pemanfaatan Teknologi Informasi Di Tengah Pandemi Covid-19 Dalam Pemberdayaan Masyarakat","type":"article-journal","volume":"8"},"locator":"137","uris":["http://www.mendeley.com/documents/?uuid=caa71a8f-1d8c-4fee-9319-9df4f3c6b3a8"]}],"mendeley":{"formattedCitation":"(Muafani, 2021, hal. 137)","plainTextFormattedCitation":"(Muafani, 2021, hal. 137)","previouslyFormattedCitation":"(Muafani, 2021, hal. 137)"},"properties":{"noteIndex":0},"schema":"https://github.com/citation-style-language/schema/raw/master/csl-citation.json"}</w:instrText>
      </w:r>
      <w:r w:rsidR="00F90A98" w:rsidRPr="00B40C55">
        <w:rPr>
          <w:rFonts w:ascii="Times New Roman" w:eastAsia="Times New Roman" w:hAnsi="Times New Roman" w:cs="Times New Roman"/>
          <w:color w:val="000000"/>
          <w:sz w:val="24"/>
          <w:szCs w:val="24"/>
        </w:rPr>
        <w:fldChar w:fldCharType="separate"/>
      </w:r>
      <w:r w:rsidR="00F90A98" w:rsidRPr="00B40C55">
        <w:rPr>
          <w:rFonts w:ascii="Times New Roman" w:eastAsia="Times New Roman" w:hAnsi="Times New Roman" w:cs="Times New Roman"/>
          <w:noProof/>
          <w:color w:val="000000"/>
          <w:sz w:val="24"/>
          <w:szCs w:val="24"/>
        </w:rPr>
        <w:t>(Muafani, 2021, hal. 137)</w:t>
      </w:r>
      <w:r w:rsidR="00F90A98" w:rsidRPr="00B40C55">
        <w:rPr>
          <w:rFonts w:ascii="Times New Roman" w:eastAsia="Times New Roman" w:hAnsi="Times New Roman" w:cs="Times New Roman"/>
          <w:color w:val="000000"/>
          <w:sz w:val="24"/>
          <w:szCs w:val="24"/>
        </w:rPr>
        <w:fldChar w:fldCharType="end"/>
      </w:r>
      <w:r w:rsidR="00F90A98"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Hal ini tampak nyata dalam berbagai aktivitas manusia yang bergantung pada teknologi informasi.</w:t>
      </w:r>
    </w:p>
    <w:p w14:paraId="0000003D" w14:textId="3272CAA8"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Perkembangan teknologi komunikasi dan informasi saat ini telah mencapai tingkat kebutuhan bagi manusia yang vital. Bukan saja dalam pemanfaatannya sebagai saluran komunikasi informasi antara individu dalam interaksi sosial, tetapi juga dalam lingkup yang lebih luas antar lembaga dengan lembaga, antar wilayah dengan wilaya</w:t>
      </w:r>
      <w:r w:rsidR="00F90A98" w:rsidRPr="00B40C55">
        <w:rPr>
          <w:rFonts w:ascii="Times New Roman" w:eastAsia="Times New Roman" w:hAnsi="Times New Roman" w:cs="Times New Roman"/>
          <w:sz w:val="24"/>
          <w:szCs w:val="24"/>
        </w:rPr>
        <w:t>h hingga antar negara dan benua</w:t>
      </w:r>
      <w:r w:rsidRPr="00B40C55">
        <w:rPr>
          <w:rFonts w:ascii="Times New Roman" w:eastAsia="Times New Roman" w:hAnsi="Times New Roman" w:cs="Times New Roman"/>
          <w:sz w:val="24"/>
          <w:szCs w:val="24"/>
        </w:rPr>
        <w:t>”</w:t>
      </w:r>
      <w:r w:rsidR="002A62E1" w:rsidRPr="00B40C55">
        <w:rPr>
          <w:rFonts w:ascii="Times New Roman" w:eastAsia="Times New Roman" w:hAnsi="Times New Roman" w:cs="Times New Roman"/>
          <w:sz w:val="24"/>
          <w:szCs w:val="24"/>
        </w:rPr>
        <w:t xml:space="preserve"> </w:t>
      </w:r>
      <w:r w:rsidR="002A62E1" w:rsidRPr="00B40C55">
        <w:rPr>
          <w:rFonts w:ascii="Times New Roman" w:eastAsia="Times New Roman" w:hAnsi="Times New Roman" w:cs="Times New Roman"/>
          <w:sz w:val="24"/>
          <w:szCs w:val="24"/>
        </w:rPr>
        <w:fldChar w:fldCharType="begin" w:fldLock="1"/>
      </w:r>
      <w:r w:rsidR="002A62E1" w:rsidRPr="00B40C55">
        <w:rPr>
          <w:rFonts w:ascii="Times New Roman" w:eastAsia="Times New Roman" w:hAnsi="Times New Roman" w:cs="Times New Roman"/>
          <w:sz w:val="24"/>
          <w:szCs w:val="24"/>
        </w:rPr>
        <w:instrText>ADDIN CSL_CITATION {"citationItems":[{"id":"ITEM-1","itemData":{"DOI":"10.22373/albayan.v24i1.3175","ISSN":"1411-5743","abstract":"Perkembangan teknologi komunikasi dan iformasi saat ini telah mencapai tingkat kebutuhan bagi manusai yang vital. Bukan saja dalam pemanfaatannya sebagai saluran komunikasi informasi antara individu dalam interaksi sosial, tertapi juga dalam lingkup yang lebih luas antar lembaga dengan lembaga, antar wilayah dengan wilayah hingga antar negara dan benua.","author":[{"dropping-particle":"","family":"Yoga","given":"Salman","non-dropping-particle":"","parse-names":false,"suffix":""}],"container-title":"Jurnal Al-Bayan","id":"ITEM-1","issue":"1","issued":{"date-parts":[["2019"]]},"page":"29-46","title":"Perubahan Sosial Budaya Masyarakat Indonesia Dan Perkembangan Teknologi Komunikasi","type":"article-journal","volume":"24"},"locator":"30","uris":["http://www.mendeley.com/documents/?uuid=72eb5bc3-c572-46fb-a5ff-ee2d2a7c5270"]}],"mendeley":{"formattedCitation":"(Yoga, 2019, hal. 30)","plainTextFormattedCitation":"(Yoga, 2019, hal. 30)","previouslyFormattedCitation":"(Yoga, 2019, hal. 30)"},"properties":{"noteIndex":0},"schema":"https://github.com/citation-style-language/schema/raw/master/csl-citation.json"}</w:instrText>
      </w:r>
      <w:r w:rsidR="002A62E1" w:rsidRPr="00B40C55">
        <w:rPr>
          <w:rFonts w:ascii="Times New Roman" w:eastAsia="Times New Roman" w:hAnsi="Times New Roman" w:cs="Times New Roman"/>
          <w:sz w:val="24"/>
          <w:szCs w:val="24"/>
        </w:rPr>
        <w:fldChar w:fldCharType="separate"/>
      </w:r>
      <w:r w:rsidR="002A62E1" w:rsidRPr="00B40C55">
        <w:rPr>
          <w:rFonts w:ascii="Times New Roman" w:eastAsia="Times New Roman" w:hAnsi="Times New Roman" w:cs="Times New Roman"/>
          <w:noProof/>
          <w:sz w:val="24"/>
          <w:szCs w:val="24"/>
        </w:rPr>
        <w:t>(Yoga, 2019, hal. 30)</w:t>
      </w:r>
      <w:r w:rsidR="002A62E1" w:rsidRPr="00B40C55">
        <w:rPr>
          <w:rFonts w:ascii="Times New Roman" w:eastAsia="Times New Roman" w:hAnsi="Times New Roman" w:cs="Times New Roman"/>
          <w:sz w:val="24"/>
          <w:szCs w:val="24"/>
        </w:rPr>
        <w:fldChar w:fldCharType="end"/>
      </w:r>
      <w:r w:rsidR="00F90A98"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Perubahan ini akhirnya membawa dampak juga pada perubahan pola hidup tiap individu.</w:t>
      </w:r>
    </w:p>
    <w:p w14:paraId="0000003E" w14:textId="1C63FDEB"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Perubahan pola hidup dalam masyarakat membawa setiap individu untuk menemukan cara baru agar mereka dapat menyesuaikan diri dengan perubahan. Setiap individu terpaksa menghentikan diri mereka dari berbagai pertemuan korporeal. Hal ini berarti bahwa perjumpaan individu tidak lagi berjumpa dalam secara langsung, melainkan hanya bertemu secara </w:t>
      </w:r>
      <w:r w:rsidRPr="00B40C55">
        <w:rPr>
          <w:rFonts w:ascii="Times New Roman" w:eastAsia="Times New Roman" w:hAnsi="Times New Roman" w:cs="Times New Roman"/>
          <w:i/>
          <w:sz w:val="24"/>
          <w:szCs w:val="24"/>
        </w:rPr>
        <w:t>virtual.</w:t>
      </w:r>
      <w:r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i/>
          <w:sz w:val="24"/>
          <w:szCs w:val="24"/>
        </w:rPr>
        <w:t>Virtual community</w:t>
      </w:r>
      <w:r w:rsidRPr="00B40C55">
        <w:rPr>
          <w:rFonts w:ascii="Times New Roman" w:eastAsia="Times New Roman" w:hAnsi="Times New Roman" w:cs="Times New Roman"/>
          <w:sz w:val="24"/>
          <w:szCs w:val="24"/>
        </w:rPr>
        <w:t xml:space="preserve"> juga merupakan ruang yang mendukung seseorang untuk dapat berhubungan dengan orang lain yang memiliki pemikiran dan minat yang sama dengan bantuan sebu</w:t>
      </w:r>
      <w:r w:rsidR="00376B3E" w:rsidRPr="00B40C55">
        <w:rPr>
          <w:rFonts w:ascii="Times New Roman" w:eastAsia="Times New Roman" w:hAnsi="Times New Roman" w:cs="Times New Roman"/>
          <w:sz w:val="24"/>
          <w:szCs w:val="24"/>
        </w:rPr>
        <w:t>ah situs maupun jejaring sosial</w:t>
      </w:r>
      <w:r w:rsidRPr="00B40C55">
        <w:rPr>
          <w:rFonts w:ascii="Times New Roman" w:eastAsia="Times New Roman" w:hAnsi="Times New Roman" w:cs="Times New Roman"/>
          <w:sz w:val="24"/>
          <w:szCs w:val="24"/>
        </w:rPr>
        <w:t>”</w:t>
      </w:r>
      <w:r w:rsidR="00376B3E" w:rsidRPr="00B40C55">
        <w:rPr>
          <w:rFonts w:ascii="Times New Roman" w:eastAsia="Times New Roman" w:hAnsi="Times New Roman" w:cs="Times New Roman"/>
          <w:sz w:val="24"/>
          <w:szCs w:val="24"/>
        </w:rPr>
        <w:t xml:space="preserve"> </w:t>
      </w:r>
      <w:r w:rsidR="00376B3E" w:rsidRPr="00B40C55">
        <w:rPr>
          <w:rFonts w:ascii="Times New Roman" w:eastAsia="Times New Roman" w:hAnsi="Times New Roman" w:cs="Times New Roman"/>
          <w:sz w:val="24"/>
          <w:szCs w:val="24"/>
        </w:rPr>
        <w:fldChar w:fldCharType="begin" w:fldLock="1"/>
      </w:r>
      <w:r w:rsidR="00376B3E" w:rsidRPr="00B40C55">
        <w:rPr>
          <w:rFonts w:ascii="Times New Roman" w:eastAsia="Times New Roman" w:hAnsi="Times New Roman" w:cs="Times New Roman"/>
          <w:sz w:val="24"/>
          <w:szCs w:val="24"/>
        </w:rPr>
        <w:instrText>ADDIN CSL_CITATION {"citationItems":[{"id":"ITEM-1","itemData":{"DOI":"10.38035/JMPIS.V1I1.253","ISSN":"2716-375X","abstract":"Secara umum&amp;nbsp;Pengertian Masyarakat adalah sekumpulan individu-individu yang hidup bersama, bekerja sama untuk memperoleh kepentingan bersama yang telah memiliki tatanan kehidupan, norma-norma, dan adat istiadat yang ditaati dalam lingkungannya. Masyarakat berasal dari bahasa inggris yaitu \"society\" yang berarti \"masyarakat\", lalu kata society berasal dari bahasa latin yaitu \"societas\" yang berarti \"kawan\". Sedangkan masyarakat yang berasal dari bahasa arab yaitu \"musyarak\". Pengertian Masyarakat dalam Arti Luas adalah keseluruhan hubungan hidup bersama tanpa dengan dibatasi lingkungan, bangsa dan sebagainya. Sedangkan Pengertian Masyarakat dalam Arti Sempit adalah sekelompok individu yang dibatasi oleh golongan, bangsa, teritorial, dan lain sebagainya. Pengertian masyarakat juga dapat didefinisikan sebagai kelompok orang yang terorganisasi karena memiliki tujuan yang sama.&amp;nbsp;Pengertian Masyarakat secara Sederhana adalah sekumpulan manusia yang saling berinteraksi atau bergaul dengan kepentingan yang sama. Terbentuknya masyarakat karena manusia menggunakan perasaan, pikiran dan keinginannya memberikan reaksi dalam lingkungannya.","author":[{"dropping-particle":"","family":"Prasetyo","given":"Donny","non-dropping-particle":"","parse-names":false,"suffix":""},{"dropping-particle":"","family":"Irwansyah","given":"","non-dropping-particle":"","parse-names":false,"suffix":""}],"container-title":"Manajemen Pendidikan dan Ilmu Sosial","id":"ITEM-1","issue":"1","issued":{"date-parts":[["2020","5","19"]]},"page":"163-175","publisher":"Yayasan Dharma Indonesia Tercinta (Dinasti)","title":"Memahami Masyarakat dan Perspektifnya","type":"article-journal","volume":"1"},"locator":"167","uris":["http://www.mendeley.com/documents/?uuid=359a7602-c12c-340d-af8f-46a82a116740"]}],"mendeley":{"formattedCitation":"(Prasetyo &amp; Irwansyah, 2020, hal. 167)","plainTextFormattedCitation":"(Prasetyo &amp; Irwansyah, 2020, hal. 167)","previouslyFormattedCitation":"(Prasetyo &amp; Irwansyah, 2020, hal. 167)"},"properties":{"noteIndex":0},"schema":"https://github.com/citation-style-language/schema/raw/master/csl-citation.json"}</w:instrText>
      </w:r>
      <w:r w:rsidR="00376B3E" w:rsidRPr="00B40C55">
        <w:rPr>
          <w:rFonts w:ascii="Times New Roman" w:eastAsia="Times New Roman" w:hAnsi="Times New Roman" w:cs="Times New Roman"/>
          <w:sz w:val="24"/>
          <w:szCs w:val="24"/>
        </w:rPr>
        <w:fldChar w:fldCharType="separate"/>
      </w:r>
      <w:r w:rsidR="00376B3E" w:rsidRPr="00B40C55">
        <w:rPr>
          <w:rFonts w:ascii="Times New Roman" w:eastAsia="Times New Roman" w:hAnsi="Times New Roman" w:cs="Times New Roman"/>
          <w:noProof/>
          <w:sz w:val="24"/>
          <w:szCs w:val="24"/>
        </w:rPr>
        <w:t>(Prasetyo &amp; Irwansyah, 2020, hal. 167)</w:t>
      </w:r>
      <w:r w:rsidR="00376B3E" w:rsidRPr="00B40C55">
        <w:rPr>
          <w:rFonts w:ascii="Times New Roman" w:eastAsia="Times New Roman" w:hAnsi="Times New Roman" w:cs="Times New Roman"/>
          <w:sz w:val="24"/>
          <w:szCs w:val="24"/>
        </w:rPr>
        <w:fldChar w:fldCharType="end"/>
      </w:r>
      <w:r w:rsidR="00376B3E" w:rsidRPr="00B40C55">
        <w:rPr>
          <w:rFonts w:ascii="Times New Roman" w:eastAsia="Times New Roman" w:hAnsi="Times New Roman" w:cs="Times New Roman"/>
          <w:sz w:val="24"/>
          <w:szCs w:val="24"/>
        </w:rPr>
        <w:t xml:space="preserve">. </w:t>
      </w:r>
    </w:p>
    <w:p w14:paraId="0000003F" w14:textId="733756E7"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Teknologi dapat membentuk individu bagaimana cara berpikir, berperilaku dalam masyarakat dan teknologi tersebut akhirnya mengarahkan manusia untuk bergerak”</w:t>
      </w:r>
      <w:r w:rsidR="002A62E1" w:rsidRPr="00B40C55">
        <w:rPr>
          <w:rFonts w:ascii="Times New Roman" w:eastAsia="Times New Roman" w:hAnsi="Times New Roman" w:cs="Times New Roman"/>
          <w:sz w:val="24"/>
          <w:szCs w:val="24"/>
        </w:rPr>
        <w:t xml:space="preserve"> </w:t>
      </w:r>
      <w:r w:rsidR="002A62E1" w:rsidRPr="00B40C55">
        <w:rPr>
          <w:rFonts w:ascii="Times New Roman" w:eastAsia="Times New Roman" w:hAnsi="Times New Roman" w:cs="Times New Roman"/>
          <w:sz w:val="24"/>
          <w:szCs w:val="24"/>
        </w:rPr>
        <w:fldChar w:fldCharType="begin" w:fldLock="1"/>
      </w:r>
      <w:r w:rsidR="003E39EF" w:rsidRPr="00B40C55">
        <w:rPr>
          <w:rFonts w:ascii="Times New Roman" w:eastAsia="Times New Roman" w:hAnsi="Times New Roman" w:cs="Times New Roman"/>
          <w:sz w:val="24"/>
          <w:szCs w:val="24"/>
        </w:rPr>
        <w:instrText>ADDIN CSL_CITATION {"citationItems":[{"id":"ITEM-1","itemData":{"DOI":"10.22373/albayan.v24i1.3175","ISSN":"1411-5743","abstract":"Perkembangan teknologi komunikasi dan iformasi saat ini telah mencapai tingkat kebutuhan bagi manusai yang vital. Bukan saja dalam pemanfaatannya sebagai saluran komunikasi informasi antara individu dalam interaksi sosial, tertapi juga dalam lingkup yang lebih luas antar lembaga dengan lembaga, antar wilayah dengan wilayah hingga antar negara dan benua.","author":[{"dropping-particle":"","family":"Yoga","given":"Salman","non-dropping-particle":"","parse-names":false,"suffix":""}],"container-title":"Jurnal Al-Bayan","id":"ITEM-1","issue":"1","issued":{"date-parts":[["2019"]]},"page":"29-46","title":"Perubahan Sosial Budaya Masyarakat Indonesia Dan Perkembangan Teknologi Komunikasi","type":"article-journal","volume":"24"},"locator":"32","uris":["http://www.mendeley.com/documents/?uuid=72eb5bc3-c572-46fb-a5ff-ee2d2a7c5270"]}],"mendeley":{"formattedCitation":"(Yoga, 2019, hal. 32)","plainTextFormattedCitation":"(Yoga, 2019, hal. 32)","previouslyFormattedCitation":"(Yoga, 2019, hal. 32)"},"properties":{"noteIndex":0},"schema":"https://github.com/citation-style-language/schema/raw/master/csl-citation.json"}</w:instrText>
      </w:r>
      <w:r w:rsidR="002A62E1" w:rsidRPr="00B40C55">
        <w:rPr>
          <w:rFonts w:ascii="Times New Roman" w:eastAsia="Times New Roman" w:hAnsi="Times New Roman" w:cs="Times New Roman"/>
          <w:sz w:val="24"/>
          <w:szCs w:val="24"/>
        </w:rPr>
        <w:fldChar w:fldCharType="separate"/>
      </w:r>
      <w:r w:rsidR="002A62E1" w:rsidRPr="00B40C55">
        <w:rPr>
          <w:rFonts w:ascii="Times New Roman" w:eastAsia="Times New Roman" w:hAnsi="Times New Roman" w:cs="Times New Roman"/>
          <w:noProof/>
          <w:sz w:val="24"/>
          <w:szCs w:val="24"/>
        </w:rPr>
        <w:t>(Yoga, 2019, hal. 32)</w:t>
      </w:r>
      <w:r w:rsidR="002A62E1" w:rsidRPr="00B40C55">
        <w:rPr>
          <w:rFonts w:ascii="Times New Roman" w:eastAsia="Times New Roman" w:hAnsi="Times New Roman" w:cs="Times New Roman"/>
          <w:sz w:val="24"/>
          <w:szCs w:val="24"/>
        </w:rPr>
        <w:fldChar w:fldCharType="end"/>
      </w:r>
      <w:r w:rsidRPr="00B40C55">
        <w:rPr>
          <w:rFonts w:ascii="Times New Roman" w:eastAsia="Times New Roman" w:hAnsi="Times New Roman" w:cs="Times New Roman"/>
          <w:sz w:val="24"/>
          <w:szCs w:val="24"/>
        </w:rPr>
        <w:t>. Manusia dituntut untuk bisa memberdayakan dirinya dengan berbagai hal baru secara khusus dalam perkembangan teknologi dan digitalisasi. Setiap teknologi yang berkembang menuntut manusia untuk berubah. “Perubahan yang terjadi pada berbagai macam cara berkomunikasi akan membentuk pula keberadaan manusia itu sendiri. Teknologi membentuk individu bagaimana cara berpikir, berperilaku dalam masyarakat dan teknologi tersebut akhirnya mengarahkan manusia untuk bergerak dari satu abad teknologi</w:t>
      </w:r>
      <w:r w:rsidR="00376B3E" w:rsidRPr="00B40C55">
        <w:rPr>
          <w:rFonts w:ascii="Times New Roman" w:eastAsia="Times New Roman" w:hAnsi="Times New Roman" w:cs="Times New Roman"/>
          <w:sz w:val="24"/>
          <w:szCs w:val="24"/>
        </w:rPr>
        <w:t xml:space="preserve"> ke abad teknologi yang lain</w:t>
      </w:r>
      <w:r w:rsidRPr="00B40C55">
        <w:rPr>
          <w:rFonts w:ascii="Times New Roman" w:eastAsia="Times New Roman" w:hAnsi="Times New Roman" w:cs="Times New Roman"/>
          <w:sz w:val="24"/>
          <w:szCs w:val="24"/>
        </w:rPr>
        <w:t>”</w:t>
      </w:r>
      <w:r w:rsidR="00376B3E" w:rsidRPr="00B40C55">
        <w:rPr>
          <w:rFonts w:ascii="Times New Roman" w:eastAsia="Times New Roman" w:hAnsi="Times New Roman" w:cs="Times New Roman"/>
          <w:sz w:val="24"/>
          <w:szCs w:val="24"/>
        </w:rPr>
        <w:t xml:space="preserve"> </w:t>
      </w:r>
      <w:r w:rsidR="00376B3E" w:rsidRPr="00B40C55">
        <w:rPr>
          <w:rFonts w:ascii="Times New Roman" w:eastAsia="Times New Roman" w:hAnsi="Times New Roman" w:cs="Times New Roman"/>
          <w:sz w:val="24"/>
          <w:szCs w:val="24"/>
        </w:rPr>
        <w:fldChar w:fldCharType="begin" w:fldLock="1"/>
      </w:r>
      <w:r w:rsidR="00376B3E" w:rsidRPr="00B40C55">
        <w:rPr>
          <w:rFonts w:ascii="Times New Roman" w:eastAsia="Times New Roman" w:hAnsi="Times New Roman" w:cs="Times New Roman"/>
          <w:sz w:val="24"/>
          <w:szCs w:val="24"/>
        </w:rPr>
        <w:instrText>ADDIN CSL_CITATION {"citationItems":[{"id":"ITEM-1","itemData":{"DOI":"10.38035/JMPIS.V1I1.253","ISSN":"2716-375X","abstract":"Secara umum&amp;nbsp;Pengertian Masyarakat adalah sekumpulan individu-individu yang hidup bersama, bekerja sama untuk memperoleh kepentingan bersama yang telah memiliki tatanan kehidupan, norma-norma, dan adat istiadat yang ditaati dalam lingkungannya. Masyarakat berasal dari bahasa inggris yaitu \"society\" yang berarti \"masyarakat\", lalu kata society berasal dari bahasa latin yaitu \"societas\" yang berarti \"kawan\". Sedangkan masyarakat yang berasal dari bahasa arab yaitu \"musyarak\". Pengertian Masyarakat dalam Arti Luas adalah keseluruhan hubungan hidup bersama tanpa dengan dibatasi lingkungan, bangsa dan sebagainya. Sedangkan Pengertian Masyarakat dalam Arti Sempit adalah sekelompok individu yang dibatasi oleh golongan, bangsa, teritorial, dan lain sebagainya. Pengertian masyarakat juga dapat didefinisikan sebagai kelompok orang yang terorganisasi karena memiliki tujuan yang sama.&amp;nbsp;Pengertian Masyarakat secara Sederhana adalah sekumpulan manusia yang saling berinteraksi atau bergaul dengan kepentingan yang sama. Terbentuknya masyarakat karena manusia menggunakan perasaan, pikiran dan keinginannya memberikan reaksi dalam lingkungannya.","author":[{"dropping-particle":"","family":"Prasetyo","given":"Donny","non-dropping-particle":"","parse-names":false,"suffix":""},{"dropping-particle":"","family":"Irwansyah","given":"","non-dropping-particle":"","parse-names":false,"suffix":""}],"container-title":"Manajemen Pendidikan dan Ilmu Sosial","id":"ITEM-1","issue":"1","issued":{"date-parts":[["2020","5","19"]]},"page":"163-175","publisher":"Yayasan Dharma Indonesia Tercinta (Dinasti)","title":"Memahami Masyarakat dan Perspektifnya","type":"article-journal","volume":"1"},"locator":"169","uris":["http://www.mendeley.com/documents/?uuid=359a7602-c12c-340d-af8f-46a82a116740"]}],"mendeley":{"formattedCitation":"(Prasetyo &amp; Irwansyah, 2020, hal. 169)","plainTextFormattedCitation":"(Prasetyo &amp; Irwansyah, 2020, hal. 169)","previouslyFormattedCitation":"(Prasetyo &amp; Irwansyah, 2020, hal. 169)"},"properties":{"noteIndex":0},"schema":"https://github.com/citation-style-language/schema/raw/master/csl-citation.json"}</w:instrText>
      </w:r>
      <w:r w:rsidR="00376B3E" w:rsidRPr="00B40C55">
        <w:rPr>
          <w:rFonts w:ascii="Times New Roman" w:eastAsia="Times New Roman" w:hAnsi="Times New Roman" w:cs="Times New Roman"/>
          <w:sz w:val="24"/>
          <w:szCs w:val="24"/>
        </w:rPr>
        <w:fldChar w:fldCharType="separate"/>
      </w:r>
      <w:r w:rsidR="00376B3E" w:rsidRPr="00B40C55">
        <w:rPr>
          <w:rFonts w:ascii="Times New Roman" w:eastAsia="Times New Roman" w:hAnsi="Times New Roman" w:cs="Times New Roman"/>
          <w:noProof/>
          <w:sz w:val="24"/>
          <w:szCs w:val="24"/>
        </w:rPr>
        <w:t>(Prasetyo &amp; Irwansyah, 2020, hal. 169)</w:t>
      </w:r>
      <w:r w:rsidR="00376B3E" w:rsidRPr="00B40C55">
        <w:rPr>
          <w:rFonts w:ascii="Times New Roman" w:eastAsia="Times New Roman" w:hAnsi="Times New Roman" w:cs="Times New Roman"/>
          <w:sz w:val="24"/>
          <w:szCs w:val="24"/>
        </w:rPr>
        <w:fldChar w:fldCharType="end"/>
      </w:r>
      <w:r w:rsidR="00376B3E" w:rsidRPr="00B40C55">
        <w:rPr>
          <w:rFonts w:ascii="Times New Roman" w:eastAsia="Times New Roman" w:hAnsi="Times New Roman" w:cs="Times New Roman"/>
          <w:sz w:val="24"/>
          <w:szCs w:val="24"/>
        </w:rPr>
        <w:t xml:space="preserve">. </w:t>
      </w:r>
    </w:p>
    <w:p w14:paraId="00000040" w14:textId="45A704E7"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Istilah </w:t>
      </w:r>
      <w:r w:rsidRPr="00B40C55">
        <w:rPr>
          <w:rFonts w:ascii="Times New Roman" w:eastAsia="Times New Roman" w:hAnsi="Times New Roman" w:cs="Times New Roman"/>
          <w:i/>
          <w:sz w:val="24"/>
          <w:szCs w:val="24"/>
        </w:rPr>
        <w:t>homo digitalis</w:t>
      </w:r>
      <w:r w:rsidRPr="00B40C55">
        <w:rPr>
          <w:rFonts w:ascii="Times New Roman" w:eastAsia="Times New Roman" w:hAnsi="Times New Roman" w:cs="Times New Roman"/>
          <w:sz w:val="24"/>
          <w:szCs w:val="24"/>
        </w:rPr>
        <w:t xml:space="preserve"> adalah sebuah istilah yang melukiskan hakikat manusia zaman ini. Pandemi mengubah hakikat dari manusia itu sendiri. Ia adalah makhluk yang mementingkan perjumpaan langsung, kini menjadi makhluk yang berjumpa secara terbatas. Pertemuan langsung ada dalam jaringan. Sebut saja realitas zoom yang sangat terkenal dan digunakan oleh semua orang. “Aplikasi zoom melatih kita untuk terbiasa dengan perjumpaan digital yang ekspansif sekaligus reduktif, tanpa korporealitas, termasuk bau, sentuhan dan keutuhan. Sosok dalam forum digital itu diringkas menjadi idea atau konten komunikasi yang kehilangan ketakterdugaan yang biasanya dapat ditimbul</w:t>
      </w:r>
      <w:r w:rsidR="003E39EF" w:rsidRPr="00B40C55">
        <w:rPr>
          <w:rFonts w:ascii="Times New Roman" w:eastAsia="Times New Roman" w:hAnsi="Times New Roman" w:cs="Times New Roman"/>
          <w:sz w:val="24"/>
          <w:szCs w:val="24"/>
        </w:rPr>
        <w:t>kan oleh situasi intrakorporeal</w:t>
      </w:r>
      <w:r w:rsidRPr="00B40C55">
        <w:rPr>
          <w:rFonts w:ascii="Times New Roman" w:eastAsia="Times New Roman" w:hAnsi="Times New Roman" w:cs="Times New Roman"/>
          <w:sz w:val="24"/>
          <w:szCs w:val="24"/>
        </w:rPr>
        <w:t>”</w:t>
      </w:r>
      <w:r w:rsidR="003E39EF" w:rsidRPr="00B40C55">
        <w:rPr>
          <w:rFonts w:ascii="Times New Roman" w:eastAsia="Times New Roman" w:hAnsi="Times New Roman" w:cs="Times New Roman"/>
          <w:sz w:val="24"/>
          <w:szCs w:val="24"/>
        </w:rPr>
        <w:t xml:space="preserve"> </w:t>
      </w:r>
      <w:r w:rsidR="003E39EF" w:rsidRPr="00B40C55">
        <w:rPr>
          <w:rFonts w:ascii="Times New Roman" w:eastAsia="Times New Roman" w:hAnsi="Times New Roman" w:cs="Times New Roman"/>
          <w:sz w:val="24"/>
          <w:szCs w:val="24"/>
        </w:rPr>
        <w:fldChar w:fldCharType="begin" w:fldLock="1"/>
      </w:r>
      <w:r w:rsidR="003E39EF"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194","uris":["http://www.mendeley.com/documents/?uuid=9e61544f-5830-4923-9e4a-126bed2ac225"]}],"mendeley":{"formattedCitation":"(Hardiman, 2021, hal. 194)","plainTextFormattedCitation":"(Hardiman, 2021, hal. 194)","previouslyFormattedCitation":"(Hardiman, 2021, hal. 194)"},"properties":{"noteIndex":0},"schema":"https://github.com/citation-style-language/schema/raw/master/csl-citation.json"}</w:instrText>
      </w:r>
      <w:r w:rsidR="003E39EF" w:rsidRPr="00B40C55">
        <w:rPr>
          <w:rFonts w:ascii="Times New Roman" w:eastAsia="Times New Roman" w:hAnsi="Times New Roman" w:cs="Times New Roman"/>
          <w:sz w:val="24"/>
          <w:szCs w:val="24"/>
        </w:rPr>
        <w:fldChar w:fldCharType="separate"/>
      </w:r>
      <w:r w:rsidR="003E39EF" w:rsidRPr="00B40C55">
        <w:rPr>
          <w:rFonts w:ascii="Times New Roman" w:eastAsia="Times New Roman" w:hAnsi="Times New Roman" w:cs="Times New Roman"/>
          <w:noProof/>
          <w:sz w:val="24"/>
          <w:szCs w:val="24"/>
        </w:rPr>
        <w:t>(Hardiman, 2021, hal. 194)</w:t>
      </w:r>
      <w:r w:rsidR="003E39EF" w:rsidRPr="00B40C55">
        <w:rPr>
          <w:rFonts w:ascii="Times New Roman" w:eastAsia="Times New Roman" w:hAnsi="Times New Roman" w:cs="Times New Roman"/>
          <w:sz w:val="24"/>
          <w:szCs w:val="24"/>
        </w:rPr>
        <w:fldChar w:fldCharType="end"/>
      </w:r>
      <w:r w:rsidR="003E39EF" w:rsidRPr="00B40C55">
        <w:rPr>
          <w:rFonts w:ascii="Times New Roman" w:eastAsia="Times New Roman" w:hAnsi="Times New Roman" w:cs="Times New Roman"/>
          <w:sz w:val="24"/>
          <w:szCs w:val="24"/>
        </w:rPr>
        <w:t>.</w:t>
      </w:r>
    </w:p>
    <w:p w14:paraId="00000041" w14:textId="5FC40D03"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Singkat kata, </w:t>
      </w:r>
      <w:r w:rsidRPr="00B40C55">
        <w:rPr>
          <w:rFonts w:ascii="Times New Roman" w:eastAsia="Times New Roman" w:hAnsi="Times New Roman" w:cs="Times New Roman"/>
          <w:i/>
          <w:sz w:val="24"/>
          <w:szCs w:val="24"/>
        </w:rPr>
        <w:t>homo sosialis</w:t>
      </w:r>
      <w:r w:rsidRPr="00B40C55">
        <w:rPr>
          <w:rFonts w:ascii="Times New Roman" w:eastAsia="Times New Roman" w:hAnsi="Times New Roman" w:cs="Times New Roman"/>
          <w:sz w:val="24"/>
          <w:szCs w:val="24"/>
        </w:rPr>
        <w:t xml:space="preserve"> menjadi </w:t>
      </w:r>
      <w:r w:rsidRPr="00B40C55">
        <w:rPr>
          <w:rFonts w:ascii="Times New Roman" w:eastAsia="Times New Roman" w:hAnsi="Times New Roman" w:cs="Times New Roman"/>
          <w:i/>
          <w:sz w:val="24"/>
          <w:szCs w:val="24"/>
        </w:rPr>
        <w:t>homo digitalis</w:t>
      </w:r>
      <w:r w:rsidRPr="00B40C55">
        <w:rPr>
          <w:rFonts w:ascii="Times New Roman" w:eastAsia="Times New Roman" w:hAnsi="Times New Roman" w:cs="Times New Roman"/>
          <w:sz w:val="24"/>
          <w:szCs w:val="24"/>
        </w:rPr>
        <w:t xml:space="preserve">. Inilah gagasan pokok dalam perubahan pola komunikasi dan kehadiran individu dalam sosialnya. Segala hal yang ada dan dinikmati secara langsung diubah dan dimasukkan ke dalam dunia digital. Dalam dunia digital, segala data dapat tersimpan dengan rapi dan hal ini juga memudahkan manusia untuk menyimpan dan mengambilnya kembali. Kemajuan yang tidak pernah terpikirkan justru lahir dari peluang pandemi </w:t>
      </w:r>
      <w:r w:rsidR="003E39EF"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Perjumpaan digital menciptakan manusia yang mengada dalam sosial yang digital pula.</w:t>
      </w:r>
    </w:p>
    <w:p w14:paraId="00000042" w14:textId="0EFF43E8"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Perjalanan individu dalam fenomena</w:t>
      </w:r>
      <w:r w:rsidR="003E39EF" w:rsidRPr="00B40C55">
        <w:rPr>
          <w:rFonts w:ascii="Times New Roman" w:eastAsia="Times New Roman" w:hAnsi="Times New Roman" w:cs="Times New Roman"/>
          <w:sz w:val="24"/>
          <w:szCs w:val="24"/>
        </w:rPr>
        <w:t xml:space="preserve"> COVID </w:t>
      </w:r>
      <w:r w:rsidRPr="00B40C55">
        <w:rPr>
          <w:rFonts w:ascii="Times New Roman" w:eastAsia="Times New Roman" w:hAnsi="Times New Roman" w:cs="Times New Roman"/>
          <w:sz w:val="24"/>
          <w:szCs w:val="24"/>
        </w:rPr>
        <w:t xml:space="preserve">menarik istilah baru yang begitu popular. Banyak orang mengenalnya dengan istilah </w:t>
      </w:r>
      <w:r w:rsidRPr="00B40C55">
        <w:rPr>
          <w:rFonts w:ascii="Times New Roman" w:eastAsia="Times New Roman" w:hAnsi="Times New Roman" w:cs="Times New Roman"/>
          <w:i/>
          <w:sz w:val="24"/>
          <w:szCs w:val="24"/>
        </w:rPr>
        <w:t>work from home</w:t>
      </w:r>
      <w:r w:rsidRPr="00B40C55">
        <w:rPr>
          <w:rFonts w:ascii="Times New Roman" w:eastAsia="Times New Roman" w:hAnsi="Times New Roman" w:cs="Times New Roman"/>
          <w:sz w:val="24"/>
          <w:szCs w:val="24"/>
        </w:rPr>
        <w:t xml:space="preserve"> atau lain pihak menyebutnya dengan istilah </w:t>
      </w:r>
      <w:r w:rsidRPr="00B40C55">
        <w:rPr>
          <w:rFonts w:ascii="Times New Roman" w:eastAsia="Times New Roman" w:hAnsi="Times New Roman" w:cs="Times New Roman"/>
          <w:i/>
          <w:sz w:val="24"/>
          <w:szCs w:val="24"/>
        </w:rPr>
        <w:t>stay at home</w:t>
      </w:r>
      <w:r w:rsidRPr="00B40C55">
        <w:rPr>
          <w:rFonts w:ascii="Times New Roman" w:eastAsia="Times New Roman" w:hAnsi="Times New Roman" w:cs="Times New Roman"/>
          <w:sz w:val="24"/>
          <w:szCs w:val="24"/>
        </w:rPr>
        <w:t xml:space="preserve">. Aktualitas dari subjek ialah ketika dia tinggal di rumah dan menyadari bahwa dirinya menyumbang banyak hal untuk dunia atau sosialnya. “Secara ajaib, </w:t>
      </w:r>
      <w:r w:rsidRPr="00B40C55">
        <w:rPr>
          <w:rFonts w:ascii="Times New Roman" w:eastAsia="Times New Roman" w:hAnsi="Times New Roman" w:cs="Times New Roman"/>
          <w:i/>
          <w:sz w:val="24"/>
          <w:szCs w:val="24"/>
        </w:rPr>
        <w:t>stay at home</w:t>
      </w:r>
      <w:r w:rsidRPr="00B40C55">
        <w:rPr>
          <w:rFonts w:ascii="Times New Roman" w:eastAsia="Times New Roman" w:hAnsi="Times New Roman" w:cs="Times New Roman"/>
          <w:sz w:val="24"/>
          <w:szCs w:val="24"/>
        </w:rPr>
        <w:t xml:space="preserve"> menjadi slogan politis tidak lazim yang getol dipropagandakan, suatu slogan yang bertentangan dengan politik yang seharusnya terjadi di </w:t>
      </w:r>
      <w:r w:rsidRPr="00B40C55">
        <w:rPr>
          <w:rFonts w:ascii="Times New Roman" w:eastAsia="Times New Roman" w:hAnsi="Times New Roman" w:cs="Times New Roman"/>
          <w:i/>
          <w:sz w:val="24"/>
          <w:szCs w:val="24"/>
        </w:rPr>
        <w:t>polis</w:t>
      </w:r>
      <w:r w:rsidRPr="00B40C55">
        <w:rPr>
          <w:rFonts w:ascii="Times New Roman" w:eastAsia="Times New Roman" w:hAnsi="Times New Roman" w:cs="Times New Roman"/>
          <w:sz w:val="24"/>
          <w:szCs w:val="24"/>
        </w:rPr>
        <w:t xml:space="preserve">, yakni di luar </w:t>
      </w:r>
      <w:r w:rsidRPr="00B40C55">
        <w:rPr>
          <w:rFonts w:ascii="Times New Roman" w:eastAsia="Times New Roman" w:hAnsi="Times New Roman" w:cs="Times New Roman"/>
          <w:i/>
          <w:sz w:val="24"/>
          <w:szCs w:val="24"/>
        </w:rPr>
        <w:t>oikos</w:t>
      </w:r>
      <w:r w:rsidRPr="00B40C55">
        <w:rPr>
          <w:rFonts w:ascii="Times New Roman" w:eastAsia="Times New Roman" w:hAnsi="Times New Roman" w:cs="Times New Roman"/>
          <w:sz w:val="24"/>
          <w:szCs w:val="24"/>
        </w:rPr>
        <w:t>”</w:t>
      </w:r>
      <w:r w:rsidR="003E39EF" w:rsidRPr="00B40C55">
        <w:rPr>
          <w:rFonts w:ascii="Times New Roman" w:eastAsia="Times New Roman" w:hAnsi="Times New Roman" w:cs="Times New Roman"/>
          <w:sz w:val="24"/>
          <w:szCs w:val="24"/>
        </w:rPr>
        <w:t xml:space="preserve"> </w:t>
      </w:r>
      <w:r w:rsidR="003E39EF" w:rsidRPr="00B40C55">
        <w:rPr>
          <w:rFonts w:ascii="Times New Roman" w:eastAsia="Times New Roman" w:hAnsi="Times New Roman" w:cs="Times New Roman"/>
          <w:sz w:val="24"/>
          <w:szCs w:val="24"/>
        </w:rPr>
        <w:fldChar w:fldCharType="begin" w:fldLock="1"/>
      </w:r>
      <w:r w:rsidR="003E39EF"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199","uris":["http://www.mendeley.com/documents/?uuid=9e61544f-5830-4923-9e4a-126bed2ac225"]}],"mendeley":{"formattedCitation":"(Hardiman, 2021, hal. 199)","plainTextFormattedCitation":"(Hardiman, 2021, hal. 199)","previouslyFormattedCitation":"(Hardiman, 2021, hal. 199)"},"properties":{"noteIndex":0},"schema":"https://github.com/citation-style-language/schema/raw/master/csl-citation.json"}</w:instrText>
      </w:r>
      <w:r w:rsidR="003E39EF" w:rsidRPr="00B40C55">
        <w:rPr>
          <w:rFonts w:ascii="Times New Roman" w:eastAsia="Times New Roman" w:hAnsi="Times New Roman" w:cs="Times New Roman"/>
          <w:sz w:val="24"/>
          <w:szCs w:val="24"/>
        </w:rPr>
        <w:fldChar w:fldCharType="separate"/>
      </w:r>
      <w:r w:rsidR="003E39EF" w:rsidRPr="00B40C55">
        <w:rPr>
          <w:rFonts w:ascii="Times New Roman" w:eastAsia="Times New Roman" w:hAnsi="Times New Roman" w:cs="Times New Roman"/>
          <w:noProof/>
          <w:sz w:val="24"/>
          <w:szCs w:val="24"/>
        </w:rPr>
        <w:t>(Hardiman, 2021, hal. 199)</w:t>
      </w:r>
      <w:r w:rsidR="003E39EF" w:rsidRPr="00B40C55">
        <w:rPr>
          <w:rFonts w:ascii="Times New Roman" w:eastAsia="Times New Roman" w:hAnsi="Times New Roman" w:cs="Times New Roman"/>
          <w:sz w:val="24"/>
          <w:szCs w:val="24"/>
        </w:rPr>
        <w:fldChar w:fldCharType="end"/>
      </w:r>
      <w:r w:rsidR="003E39EF" w:rsidRPr="00B40C55">
        <w:rPr>
          <w:rFonts w:ascii="Times New Roman" w:eastAsia="Times New Roman" w:hAnsi="Times New Roman" w:cs="Times New Roman"/>
          <w:sz w:val="24"/>
          <w:szCs w:val="24"/>
        </w:rPr>
        <w:t>.</w:t>
      </w:r>
    </w:p>
    <w:p w14:paraId="00000043" w14:textId="22A8BB77"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Tinggal di rumah dan menjadi bagian dari masyarakat yang lebih luas adalah usaha yang dilakukan oleh semua orang di masa ini. </w:t>
      </w:r>
      <w:r w:rsidRPr="00B40C55">
        <w:rPr>
          <w:rFonts w:ascii="Times New Roman" w:eastAsia="Times New Roman" w:hAnsi="Times New Roman" w:cs="Times New Roman"/>
          <w:i/>
          <w:sz w:val="24"/>
          <w:szCs w:val="24"/>
        </w:rPr>
        <w:t>Work from home</w:t>
      </w:r>
      <w:r w:rsidRPr="00B40C55">
        <w:rPr>
          <w:rFonts w:ascii="Times New Roman" w:eastAsia="Times New Roman" w:hAnsi="Times New Roman" w:cs="Times New Roman"/>
          <w:sz w:val="24"/>
          <w:szCs w:val="24"/>
        </w:rPr>
        <w:t xml:space="preserve"> atau juga </w:t>
      </w:r>
      <w:r w:rsidRPr="00B40C55">
        <w:rPr>
          <w:rFonts w:ascii="Times New Roman" w:eastAsia="Times New Roman" w:hAnsi="Times New Roman" w:cs="Times New Roman"/>
          <w:i/>
          <w:sz w:val="24"/>
          <w:szCs w:val="24"/>
        </w:rPr>
        <w:t xml:space="preserve">stay at home </w:t>
      </w:r>
      <w:r w:rsidRPr="00B40C55">
        <w:rPr>
          <w:rFonts w:ascii="Times New Roman" w:eastAsia="Times New Roman" w:hAnsi="Times New Roman" w:cs="Times New Roman"/>
          <w:sz w:val="24"/>
          <w:szCs w:val="24"/>
        </w:rPr>
        <w:t>menjadi jalan yang nyata ketika seseorang ingin berpartisipasi dalam kehidupan sosial. Ia tetap berada di rumah tetapi juga berkontribusi bagi pemulihan dunia. Sikap inilah yang pada awalnya adalah sebuah pertentangan kini menjadi sebuah bentuk kehidupan. “</w:t>
      </w:r>
      <w:r w:rsidRPr="00B40C55">
        <w:rPr>
          <w:rFonts w:ascii="Times New Roman" w:eastAsia="Times New Roman" w:hAnsi="Times New Roman" w:cs="Times New Roman"/>
          <w:i/>
          <w:sz w:val="24"/>
          <w:szCs w:val="24"/>
        </w:rPr>
        <w:t>Work from home</w:t>
      </w:r>
      <w:r w:rsidRPr="00B40C55">
        <w:rPr>
          <w:rFonts w:ascii="Times New Roman" w:eastAsia="Times New Roman" w:hAnsi="Times New Roman" w:cs="Times New Roman"/>
          <w:sz w:val="24"/>
          <w:szCs w:val="24"/>
        </w:rPr>
        <w:t xml:space="preserve">, istilah baru dalam perang pandemic, yang tak lain daripada pembiasaan dalam dunia digital adalah peluang untuk menemukan kembali </w:t>
      </w:r>
      <w:r w:rsidRPr="00B40C55">
        <w:rPr>
          <w:rFonts w:ascii="Times New Roman" w:eastAsia="Times New Roman" w:hAnsi="Times New Roman" w:cs="Times New Roman"/>
          <w:i/>
          <w:sz w:val="24"/>
          <w:szCs w:val="24"/>
        </w:rPr>
        <w:t>home</w:t>
      </w:r>
      <w:r w:rsidRPr="00B40C55">
        <w:rPr>
          <w:rFonts w:ascii="Times New Roman" w:eastAsia="Times New Roman" w:hAnsi="Times New Roman" w:cs="Times New Roman"/>
          <w:sz w:val="24"/>
          <w:szCs w:val="24"/>
        </w:rPr>
        <w:t>”</w:t>
      </w:r>
      <w:r w:rsidR="003E39EF" w:rsidRPr="00B40C55">
        <w:rPr>
          <w:rFonts w:ascii="Times New Roman" w:eastAsia="Times New Roman" w:hAnsi="Times New Roman" w:cs="Times New Roman"/>
          <w:sz w:val="24"/>
          <w:szCs w:val="24"/>
        </w:rPr>
        <w:t xml:space="preserve"> </w:t>
      </w:r>
      <w:r w:rsidR="003E39EF" w:rsidRPr="00B40C55">
        <w:rPr>
          <w:rFonts w:ascii="Times New Roman" w:eastAsia="Times New Roman" w:hAnsi="Times New Roman" w:cs="Times New Roman"/>
          <w:sz w:val="24"/>
          <w:szCs w:val="24"/>
        </w:rPr>
        <w:fldChar w:fldCharType="begin" w:fldLock="1"/>
      </w:r>
      <w:r w:rsidR="003E39EF"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200","uris":["http://www.mendeley.com/documents/?uuid=9e61544f-5830-4923-9e4a-126bed2ac225"]}],"mendeley":{"formattedCitation":"(Hardiman, 2021, hal. 200)","plainTextFormattedCitation":"(Hardiman, 2021, hal. 200)","previouslyFormattedCitation":"(Hardiman, 2021, hal. 200)"},"properties":{"noteIndex":0},"schema":"https://github.com/citation-style-language/schema/raw/master/csl-citation.json"}</w:instrText>
      </w:r>
      <w:r w:rsidR="003E39EF" w:rsidRPr="00B40C55">
        <w:rPr>
          <w:rFonts w:ascii="Times New Roman" w:eastAsia="Times New Roman" w:hAnsi="Times New Roman" w:cs="Times New Roman"/>
          <w:sz w:val="24"/>
          <w:szCs w:val="24"/>
        </w:rPr>
        <w:fldChar w:fldCharType="separate"/>
      </w:r>
      <w:r w:rsidR="003E39EF" w:rsidRPr="00B40C55">
        <w:rPr>
          <w:rFonts w:ascii="Times New Roman" w:eastAsia="Times New Roman" w:hAnsi="Times New Roman" w:cs="Times New Roman"/>
          <w:noProof/>
          <w:sz w:val="24"/>
          <w:szCs w:val="24"/>
        </w:rPr>
        <w:t>(Hardiman, 2021, hal. 200)</w:t>
      </w:r>
      <w:r w:rsidR="003E39EF" w:rsidRPr="00B40C55">
        <w:rPr>
          <w:rFonts w:ascii="Times New Roman" w:eastAsia="Times New Roman" w:hAnsi="Times New Roman" w:cs="Times New Roman"/>
          <w:sz w:val="24"/>
          <w:szCs w:val="24"/>
        </w:rPr>
        <w:fldChar w:fldCharType="end"/>
      </w:r>
      <w:r w:rsidR="003E39EF" w:rsidRPr="00B40C55">
        <w:rPr>
          <w:rFonts w:ascii="Times New Roman" w:eastAsia="Times New Roman" w:hAnsi="Times New Roman" w:cs="Times New Roman"/>
          <w:sz w:val="24"/>
          <w:szCs w:val="24"/>
        </w:rPr>
        <w:t>.</w:t>
      </w:r>
    </w:p>
    <w:p w14:paraId="00000044" w14:textId="77777777" w:rsidR="008168F4" w:rsidRPr="00B40C55" w:rsidRDefault="00BA1CDA" w:rsidP="00A27FA3">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i/>
          <w:sz w:val="24"/>
          <w:szCs w:val="24"/>
        </w:rPr>
        <w:t>Home</w:t>
      </w:r>
      <w:r w:rsidRPr="00B40C55">
        <w:rPr>
          <w:rFonts w:ascii="Times New Roman" w:eastAsia="Times New Roman" w:hAnsi="Times New Roman" w:cs="Times New Roman"/>
          <w:sz w:val="24"/>
          <w:szCs w:val="24"/>
        </w:rPr>
        <w:t xml:space="preserve"> yang adalah sebuah kehangatan kini dicari dan dipertemukan kembali dalam kerangka yang baru. Setiap individu ada di rumah dengan segala kesibukannya dalam bekerja, tetapi ia juga sekaligus memberikan dukungan atau membantu para pekerja medis yang ada di rumah sakit. Melalui keadaan dirinya yang tinggal di rumah, bekerja dari rumah, melakukan segala sesuatu dari rumah, merupakan titik partisipasinya bagi sosial. Keberadaan tidak lagi dipahami sebagai ada bersama, melainkan aku ada untuk mendukung yang lain tetap ada.</w:t>
      </w:r>
    </w:p>
    <w:p w14:paraId="00000046" w14:textId="26FCF5DC" w:rsidR="008168F4" w:rsidRPr="00B40C55" w:rsidRDefault="003E39EF">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Sosial-</w:t>
      </w:r>
      <w:r w:rsidR="00BA1CDA" w:rsidRPr="00B40C55">
        <w:rPr>
          <w:rFonts w:ascii="Times New Roman" w:eastAsia="Times New Roman" w:hAnsi="Times New Roman" w:cs="Times New Roman"/>
          <w:b/>
          <w:sz w:val="24"/>
          <w:szCs w:val="24"/>
        </w:rPr>
        <w:t>Altruis</w:t>
      </w:r>
    </w:p>
    <w:p w14:paraId="00000047" w14:textId="6DB0D319"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color w:val="000000"/>
          <w:sz w:val="24"/>
          <w:szCs w:val="24"/>
        </w:rPr>
        <w:t>“</w:t>
      </w:r>
      <w:r w:rsidRPr="00B40C55">
        <w:rPr>
          <w:rFonts w:ascii="Times New Roman" w:eastAsia="Times New Roman" w:hAnsi="Times New Roman" w:cs="Times New Roman"/>
          <w:i/>
          <w:color w:val="000000"/>
          <w:sz w:val="24"/>
          <w:szCs w:val="24"/>
        </w:rPr>
        <w:t xml:space="preserve">Pandemic </w:t>
      </w:r>
      <w:r w:rsidR="003E39EF" w:rsidRPr="00B40C55">
        <w:rPr>
          <w:rFonts w:ascii="Times New Roman" w:eastAsia="Times New Roman" w:hAnsi="Times New Roman" w:cs="Times New Roman"/>
          <w:color w:val="000000"/>
          <w:sz w:val="24"/>
          <w:szCs w:val="24"/>
        </w:rPr>
        <w:t xml:space="preserve">COVID-19 </w:t>
      </w:r>
      <w:r w:rsidRPr="00B40C55">
        <w:rPr>
          <w:rFonts w:ascii="Times New Roman" w:eastAsia="Times New Roman" w:hAnsi="Times New Roman" w:cs="Times New Roman"/>
          <w:color w:val="000000"/>
          <w:sz w:val="24"/>
          <w:szCs w:val="24"/>
        </w:rPr>
        <w:t>memaksa kita semua untuk membuat kebiasaan baru atau</w:t>
      </w:r>
      <w:r w:rsidR="00F90A98"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normal baru dalam tingkah laku dan berbagai aturan lainnya. Namun pada akhirnya</w:t>
      </w:r>
      <w:r w:rsidR="00F90A98"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demokrasi tetap harus dijalankan dengan mem</w:t>
      </w:r>
      <w:r w:rsidR="00F90A98" w:rsidRPr="00B40C55">
        <w:rPr>
          <w:rFonts w:ascii="Times New Roman" w:eastAsia="Times New Roman" w:hAnsi="Times New Roman" w:cs="Times New Roman"/>
          <w:color w:val="000000"/>
          <w:sz w:val="24"/>
          <w:szCs w:val="24"/>
        </w:rPr>
        <w:t>perhatikan kesehatan masyarakat</w:t>
      </w:r>
      <w:r w:rsidRPr="00B40C55">
        <w:rPr>
          <w:rFonts w:ascii="Times New Roman" w:eastAsia="Times New Roman" w:hAnsi="Times New Roman" w:cs="Times New Roman"/>
          <w:color w:val="000000"/>
          <w:sz w:val="24"/>
          <w:szCs w:val="24"/>
        </w:rPr>
        <w:t>”</w:t>
      </w:r>
      <w:r w:rsidR="00F90A98" w:rsidRPr="00B40C55">
        <w:rPr>
          <w:rFonts w:ascii="Times New Roman" w:eastAsia="Times New Roman" w:hAnsi="Times New Roman" w:cs="Times New Roman"/>
          <w:color w:val="000000"/>
          <w:sz w:val="24"/>
          <w:szCs w:val="24"/>
        </w:rPr>
        <w:t xml:space="preserve"> </w:t>
      </w:r>
      <w:r w:rsidR="00F90A98" w:rsidRPr="00B40C55">
        <w:rPr>
          <w:rFonts w:ascii="Times New Roman" w:eastAsia="Times New Roman" w:hAnsi="Times New Roman" w:cs="Times New Roman"/>
          <w:color w:val="000000"/>
          <w:sz w:val="24"/>
          <w:szCs w:val="24"/>
        </w:rPr>
        <w:fldChar w:fldCharType="begin" w:fldLock="1"/>
      </w:r>
      <w:r w:rsidR="002A62E1" w:rsidRPr="00B40C55">
        <w:rPr>
          <w:rFonts w:ascii="Times New Roman" w:eastAsia="Times New Roman" w:hAnsi="Times New Roman" w:cs="Times New Roman"/>
          <w:color w:val="000000"/>
          <w:sz w:val="24"/>
          <w:szCs w:val="24"/>
        </w:rPr>
        <w:instrText>ADDIN CSL_CITATION {"citationItems":[{"id":"ITEM-1","itemData":{"DOI":"10.32699/ppkm.v8i2.1587","ISSN":"2534-689X","abstract":"Perubahan era mempengaruhi sifat dan sikap masyarakat dalam mensikapi keadaan, namun ada sifat dan sikap masyarakat desa yang masih bertahan sampai saat ini yaitu gotong royong dan menerima apa adanya. Masyarakat desa terkenal dengan sifat gotong royong dan sikap menerima apa adanya merupakan sifat dan sikap yang dapat diandalkan dalam melakukan pengembangan desa. Optimalisasi kemampuan masyarakat desa dalam pembangunan desa ini dikenal dengan konsep pemberdayaan. Konsep pemberdayaan berhubungan erat dengan konsep partisipatif, mandiri, jaringan kerja dan keadilan yang berdasarkan pada kekuatan individu dan sosial. Pandemi Covid-19 yang terjadi saat ini telah membawa dampak pada terbatasnya pergerakan manusia akibat social distancing dan Physical distancing. Teknologi Informasi memiliki peran yang sangat penting, sebagai solusi untuk mengatasi pembatasan tersebut, diantaranya dalam urusan pemerintahan, Pendidikan, bisnis, ekonomi, kesehatan, bahkan urusan agama dan ibadah. Hal inilah yang dapat kita jumpai pada masa pandemi yang belum juga berakhir ini, sehingga akan menjadi lebih menarik lagi untuk dijadikan sebagai bahan kajian Penelitian Studi observasi yang memadukan data lapangan dengan data pustaka dan dilengkapi dengan wawancara langsung untuk memperoleh hasil yang maksimal. Penelitian ini bertujuan untuk mengidentifikasi objek penelitian terkait dengan pemanfaatan teknologi informasi di tengah pandemi COVID-19 di Kabupaten Wonosobo melalui pemberdayaan masyarakat.","author":[{"dropping-particle":"","family":"Muafani","given":"","non-dropping-particle":"","parse-names":false,"suffix":""}],"container-title":"Jurnal Penelitian dan Pengabdian Kepada Masyarakat UNSIQ","id":"ITEM-1","issue":"2","issued":{"date-parts":[["2021"]]},"page":"134-139","title":"Pemanfaatan Teknologi Informasi Di Tengah Pandemi Covid-19 Dalam Pemberdayaan Masyarakat","type":"article-journal","volume":"8"},"uris":["http://www.mendeley.com/documents/?uuid=caa71a8f-1d8c-4fee-9319-9df4f3c6b3a8"]}],"mendeley":{"formattedCitation":"(Muafani, 2021)","plainTextFormattedCitation":"(Muafani, 2021)","previouslyFormattedCitation":"(Muafani, 2021)"},"properties":{"noteIndex":0},"schema":"https://github.com/citation-style-language/schema/raw/master/csl-citation.json"}</w:instrText>
      </w:r>
      <w:r w:rsidR="00F90A98" w:rsidRPr="00B40C55">
        <w:rPr>
          <w:rFonts w:ascii="Times New Roman" w:eastAsia="Times New Roman" w:hAnsi="Times New Roman" w:cs="Times New Roman"/>
          <w:color w:val="000000"/>
          <w:sz w:val="24"/>
          <w:szCs w:val="24"/>
        </w:rPr>
        <w:fldChar w:fldCharType="separate"/>
      </w:r>
      <w:r w:rsidR="00F90A98" w:rsidRPr="00B40C55">
        <w:rPr>
          <w:rFonts w:ascii="Times New Roman" w:eastAsia="Times New Roman" w:hAnsi="Times New Roman" w:cs="Times New Roman"/>
          <w:noProof/>
          <w:color w:val="000000"/>
          <w:sz w:val="24"/>
          <w:szCs w:val="24"/>
        </w:rPr>
        <w:t>(Muafani, 2021)</w:t>
      </w:r>
      <w:r w:rsidR="00F90A98" w:rsidRPr="00B40C55">
        <w:rPr>
          <w:rFonts w:ascii="Times New Roman" w:eastAsia="Times New Roman" w:hAnsi="Times New Roman" w:cs="Times New Roman"/>
          <w:color w:val="000000"/>
          <w:sz w:val="24"/>
          <w:szCs w:val="24"/>
        </w:rPr>
        <w:fldChar w:fldCharType="end"/>
      </w:r>
      <w:r w:rsidR="00F90A98"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sz w:val="24"/>
          <w:szCs w:val="24"/>
        </w:rPr>
        <w:t xml:space="preserve">Fenomena pandemi </w:t>
      </w:r>
      <w:r w:rsidR="0048736B"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 xml:space="preserve">adalah realitas yang harus dihadapi secara bersama sebagai sosial. Makna sosial pun diubah dengan mudahnya. Sosial mendapatkan makna baru yang lebih sesuai dengan konteks saat ini. Hal ini dengan jelas menggeser makna partisipasi individu dalam sosial tersebut. Partisipasi individu menjadi berubah dan mendapat pengertian yang baru. Dalam perubahan itu, setiap orang memerlukan adaptasi dalam sosial. Adaptasi sosial secara bersama disebut juga adaptasi kolektif. Adaptasi kolektif tidak pernah menghilangkan adaptasi individu, sebab adaptasi kolektif berawal dari adaptasi individu. </w:t>
      </w:r>
      <w:r w:rsidRPr="00B40C55">
        <w:rPr>
          <w:rFonts w:ascii="Times New Roman" w:eastAsia="Times New Roman" w:hAnsi="Times New Roman" w:cs="Times New Roman"/>
          <w:color w:val="000000"/>
          <w:sz w:val="24"/>
          <w:szCs w:val="24"/>
        </w:rPr>
        <w:t>“Adaptasi individual bukan satu-satunya bentuk adaptasi yang dilakukan, namun adaptasi kolektif atau komunal juga cukup menonjol; dengan solidaritas, terutama solidaritas reflektif, sebagai esensi dari upaya</w:t>
      </w:r>
      <w:r w:rsidR="0048736B" w:rsidRPr="00B40C55">
        <w:rPr>
          <w:rFonts w:ascii="Times New Roman" w:eastAsia="Times New Roman" w:hAnsi="Times New Roman" w:cs="Times New Roman"/>
          <w:color w:val="000000"/>
          <w:sz w:val="24"/>
          <w:szCs w:val="24"/>
        </w:rPr>
        <w:t xml:space="preserve"> bersama</w:t>
      </w:r>
      <w:r w:rsidRPr="00B40C55">
        <w:rPr>
          <w:rFonts w:ascii="Times New Roman" w:eastAsia="Times New Roman" w:hAnsi="Times New Roman" w:cs="Times New Roman"/>
          <w:color w:val="000000"/>
          <w:sz w:val="24"/>
          <w:szCs w:val="24"/>
        </w:rPr>
        <w:t>”</w:t>
      </w:r>
      <w:r w:rsidR="00CC38AA" w:rsidRPr="00B40C55">
        <w:rPr>
          <w:rFonts w:ascii="Times New Roman" w:eastAsia="Times New Roman" w:hAnsi="Times New Roman" w:cs="Times New Roman"/>
          <w:color w:val="000000"/>
          <w:sz w:val="24"/>
          <w:szCs w:val="24"/>
        </w:rPr>
        <w:t xml:space="preserve"> </w:t>
      </w:r>
      <w:r w:rsidR="00846616" w:rsidRPr="00B40C55">
        <w:rPr>
          <w:rFonts w:ascii="Times New Roman" w:eastAsia="Times New Roman" w:hAnsi="Times New Roman" w:cs="Times New Roman"/>
          <w:color w:val="000000"/>
          <w:sz w:val="24"/>
          <w:szCs w:val="24"/>
        </w:rPr>
        <w:fldChar w:fldCharType="begin" w:fldLock="1"/>
      </w:r>
      <w:r w:rsidR="00846616" w:rsidRPr="00B40C55">
        <w:rPr>
          <w:rFonts w:ascii="Times New Roman" w:eastAsia="Times New Roman" w:hAnsi="Times New Roman" w:cs="Times New Roman"/>
          <w:color w:val="000000"/>
          <w:sz w:val="24"/>
          <w:szCs w:val="24"/>
        </w:rPr>
        <w:instrText>ADDIN CSL_CITATION {"citationItems":[{"id":"ITEM-1","itemData":{"DOI":"10.7454/jps.2022.03","ISSN":"0853-3997","abstract":"The COVID-19 pandemic has given an impact on various aspects of human life forcing humans to adapt to the existing condition. This study aimed to explore the adaptation process toward the COVID-19 pandemic in Indonesia. The research method applied was quantitative-descriptive. A total of 544 Indonesian citizens filled out an online social perception toward risk and spread of COVID-19 scale through a google form. The results focused on the adaptive response of the community consisting of both perceptions and behaviors. This study found that the adaptation of the society to deal with COVID-19 did not only occur at the individual level but also at the collective level. At the individual level, there were two kinds of psychological adaptation found namely active and passive. At the collective level, this study suggested that collective coping is an important form of social-psychological adaptation in which solidarity is the essence of the process.","author":[{"dropping-particle":"","family":"Minza","given":"Wenty Marina","non-dropping-particle":"","parse-names":false,"suffix":""},{"dropping-particle":"","family":"Faturochman","given":"Faturochman","non-dropping-particle":"","parse-names":false,"suffix":""},{"dropping-particle":"","family":"Muhiddin","given":"Syurawasti","non-dropping-particle":"","parse-names":false,"suffix":""},{"dropping-particle":"","family":"Anggoro","given":"Wahyu Jati","non-dropping-particle":"","parse-names":false,"suffix":""}],"container-title":"Jurnal Psikologi Sosial","id":"ITEM-1","issue":"1","issued":{"date-parts":[["2022"]]},"page":"1-15","title":"Adaptasi Individual dan Kolektif: Respons Masyarakat Indonesia Menghadapi Pandemi COVID-19","type":"article-journal","volume":"20"},"locator":"13","uris":["http://www.mendeley.com/documents/?uuid=592d3b62-a59a-4114-b642-5954f553380e"]}],"mendeley":{"formattedCitation":"(Minza, Faturochman, Muhiddin, &amp; Anggoro, 2022, hal. 13)","plainTextFormattedCitation":"(Minza, Faturochman, Muhiddin, &amp; Anggoro, 2022, hal. 13)","previouslyFormattedCitation":"(Minza, Faturochman, Muhiddin, &amp; Anggoro, 2022, hal. 13)"},"properties":{"noteIndex":0},"schema":"https://github.com/citation-style-language/schema/raw/master/csl-citation.json"}</w:instrText>
      </w:r>
      <w:r w:rsidR="00846616" w:rsidRPr="00B40C55">
        <w:rPr>
          <w:rFonts w:ascii="Times New Roman" w:eastAsia="Times New Roman" w:hAnsi="Times New Roman" w:cs="Times New Roman"/>
          <w:color w:val="000000"/>
          <w:sz w:val="24"/>
          <w:szCs w:val="24"/>
        </w:rPr>
        <w:fldChar w:fldCharType="separate"/>
      </w:r>
      <w:r w:rsidR="00846616" w:rsidRPr="00B40C55">
        <w:rPr>
          <w:rFonts w:ascii="Times New Roman" w:eastAsia="Times New Roman" w:hAnsi="Times New Roman" w:cs="Times New Roman"/>
          <w:noProof/>
          <w:color w:val="000000"/>
          <w:sz w:val="24"/>
          <w:szCs w:val="24"/>
        </w:rPr>
        <w:t>(Minza, Faturochman, Muhiddin, &amp; Anggoro, 2022, hal. 13)</w:t>
      </w:r>
      <w:r w:rsidR="00846616" w:rsidRPr="00B40C55">
        <w:rPr>
          <w:rFonts w:ascii="Times New Roman" w:eastAsia="Times New Roman" w:hAnsi="Times New Roman" w:cs="Times New Roman"/>
          <w:color w:val="000000"/>
          <w:sz w:val="24"/>
          <w:szCs w:val="24"/>
        </w:rPr>
        <w:fldChar w:fldCharType="end"/>
      </w:r>
      <w:r w:rsidR="0048736B" w:rsidRPr="00B40C55">
        <w:rPr>
          <w:rFonts w:ascii="Times New Roman" w:eastAsia="Times New Roman" w:hAnsi="Times New Roman" w:cs="Times New Roman"/>
          <w:color w:val="000000"/>
          <w:sz w:val="24"/>
          <w:szCs w:val="24"/>
        </w:rPr>
        <w:t>.</w:t>
      </w:r>
    </w:p>
    <w:p w14:paraId="00000048" w14:textId="51A92B2F" w:rsidR="008168F4" w:rsidRPr="00B40C55" w:rsidRDefault="00BA1CDA" w:rsidP="00757AE0">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Sikap adaptasi merupakan respon dari manusia saat mengalami situasi yang baru. Sikap ini menuntut adanya kesiapan dalam diri manusia baik secara individu maupun dalam kaitannya dengan sosial. Maka adaptasi individu maupun sosial adalah bentuk konkret dari solidaritas reflektif. Solidaritas reflektif adalah bentuk kesadaran dari setiap individu akan dirinya maupun sesamanya dalam menghadapi suatu keadaan yang serupa. “</w:t>
      </w:r>
      <w:r w:rsidRPr="00B40C55">
        <w:rPr>
          <w:rFonts w:ascii="Times New Roman" w:eastAsia="Times New Roman" w:hAnsi="Times New Roman" w:cs="Times New Roman"/>
          <w:color w:val="000000"/>
          <w:sz w:val="24"/>
          <w:szCs w:val="24"/>
        </w:rPr>
        <w:t>Pada masa pandemi, solidaritas reflektif ini yang dapat dikembangkan tanpa adanya batas-batas hubungan kekerabatan dan kelompok (</w:t>
      </w:r>
      <w:r w:rsidRPr="00B40C55">
        <w:rPr>
          <w:rFonts w:ascii="Times New Roman" w:eastAsia="Times New Roman" w:hAnsi="Times New Roman" w:cs="Times New Roman"/>
          <w:i/>
          <w:color w:val="000000"/>
          <w:sz w:val="24"/>
          <w:szCs w:val="24"/>
        </w:rPr>
        <w:t>ingroup</w:t>
      </w:r>
      <w:r w:rsidRPr="00B40C55">
        <w:rPr>
          <w:rFonts w:ascii="Times New Roman" w:eastAsia="Times New Roman" w:hAnsi="Times New Roman" w:cs="Times New Roman"/>
          <w:color w:val="000000"/>
          <w:sz w:val="24"/>
          <w:szCs w:val="24"/>
        </w:rPr>
        <w:t xml:space="preserve">) mengingat setiap orang berada dalam kerentanan bersama. Dengan demikian, solidaritas reflektif ini dapat mendukung toleransi dalam masyarakat di masa pandemi karena solidaritas yang dikembangkan cenderung mengarah pada solidaritas universal </w:t>
      </w:r>
      <w:r w:rsidRPr="00B40C55">
        <w:rPr>
          <w:rFonts w:ascii="Times New Roman" w:eastAsia="Times New Roman" w:hAnsi="Times New Roman" w:cs="Times New Roman"/>
          <w:sz w:val="24"/>
          <w:szCs w:val="24"/>
        </w:rPr>
        <w:t>dibandingkan</w:t>
      </w:r>
      <w:r w:rsidRPr="00B40C55">
        <w:rPr>
          <w:rFonts w:ascii="Times New Roman" w:eastAsia="Times New Roman" w:hAnsi="Times New Roman" w:cs="Times New Roman"/>
          <w:color w:val="000000"/>
          <w:sz w:val="24"/>
          <w:szCs w:val="24"/>
        </w:rPr>
        <w:t xml:space="preserve"> solidaritas pada </w:t>
      </w:r>
      <w:r w:rsidRPr="00B40C55">
        <w:rPr>
          <w:rFonts w:ascii="Times New Roman" w:eastAsia="Times New Roman" w:hAnsi="Times New Roman" w:cs="Times New Roman"/>
          <w:i/>
          <w:color w:val="000000"/>
          <w:sz w:val="24"/>
          <w:szCs w:val="24"/>
        </w:rPr>
        <w:t xml:space="preserve">in-group </w:t>
      </w:r>
      <w:r w:rsidRPr="00B40C55">
        <w:rPr>
          <w:rFonts w:ascii="Times New Roman" w:eastAsia="Times New Roman" w:hAnsi="Times New Roman" w:cs="Times New Roman"/>
          <w:color w:val="000000"/>
          <w:sz w:val="24"/>
          <w:szCs w:val="24"/>
        </w:rPr>
        <w:t>semata”</w:t>
      </w:r>
      <w:r w:rsidR="00846616" w:rsidRPr="00B40C55">
        <w:rPr>
          <w:rFonts w:ascii="Times New Roman" w:eastAsia="Times New Roman" w:hAnsi="Times New Roman" w:cs="Times New Roman"/>
          <w:color w:val="000000"/>
          <w:sz w:val="24"/>
          <w:szCs w:val="24"/>
        </w:rPr>
        <w:t xml:space="preserve"> </w:t>
      </w:r>
      <w:r w:rsidR="00846616" w:rsidRPr="00B40C55">
        <w:rPr>
          <w:rFonts w:ascii="Times New Roman" w:eastAsia="Times New Roman" w:hAnsi="Times New Roman" w:cs="Times New Roman"/>
          <w:color w:val="000000"/>
          <w:sz w:val="24"/>
          <w:szCs w:val="24"/>
        </w:rPr>
        <w:fldChar w:fldCharType="begin" w:fldLock="1"/>
      </w:r>
      <w:r w:rsidR="009A5DD1" w:rsidRPr="00B40C55">
        <w:rPr>
          <w:rFonts w:ascii="Times New Roman" w:eastAsia="Times New Roman" w:hAnsi="Times New Roman" w:cs="Times New Roman"/>
          <w:color w:val="000000"/>
          <w:sz w:val="24"/>
          <w:szCs w:val="24"/>
        </w:rPr>
        <w:instrText>ADDIN CSL_CITATION {"citationItems":[{"id":"ITEM-1","itemData":{"DOI":"10.7454/jps.2022.03","ISSN":"0853-3997","abstract":"The COVID-19 pandemic has given an impact on various aspects of human life forcing humans to adapt to the existing condition. This study aimed to explore the adaptation process toward the COVID-19 pandemic in Indonesia. The research method applied was quantitative-descriptive. A total of 544 Indonesian citizens filled out an online social perception toward risk and spread of COVID-19 scale through a google form. The results focused on the adaptive response of the community consisting of both perceptions and behaviors. This study found that the adaptation of the society to deal with COVID-19 did not only occur at the individual level but also at the collective level. At the individual level, there were two kinds of psychological adaptation found namely active and passive. At the collective level, this study suggested that collective coping is an important form of social-psychological adaptation in which solidarity is the essence of the process.","author":[{"dropping-particle":"","family":"Minza","given":"Wenty Marina","non-dropping-particle":"","parse-names":false,"suffix":""},{"dropping-particle":"","family":"Faturochman","given":"Faturochman","non-dropping-particle":"","parse-names":false,"suffix":""},{"dropping-particle":"","family":"Muhiddin","given":"Syurawasti","non-dropping-particle":"","parse-names":false,"suffix":""},{"dropping-particle":"","family":"Anggoro","given":"Wahyu Jati","non-dropping-particle":"","parse-names":false,"suffix":""}],"container-title":"Jurnal Psikologi Sosial","id":"ITEM-1","issue":"1","issued":{"date-parts":[["2022"]]},"page":"1-15","title":"Adaptasi Individual dan Kolektif: Respons Masyarakat Indonesia Menghadapi Pandemi COVID-19","type":"article-journal","volume":"20"},"locator":"12","uris":["http://www.mendeley.com/documents/?uuid=592d3b62-a59a-4114-b642-5954f553380e"]}],"mendeley":{"formattedCitation":"(Minza et al., 2022, hal. 12)","plainTextFormattedCitation":"(Minza et al., 2022, hal. 12)","previouslyFormattedCitation":"(Minza et al., 2022, hal. 12)"},"properties":{"noteIndex":0},"schema":"https://github.com/citation-style-language/schema/raw/master/csl-citation.json"}</w:instrText>
      </w:r>
      <w:r w:rsidR="00846616" w:rsidRPr="00B40C55">
        <w:rPr>
          <w:rFonts w:ascii="Times New Roman" w:eastAsia="Times New Roman" w:hAnsi="Times New Roman" w:cs="Times New Roman"/>
          <w:color w:val="000000"/>
          <w:sz w:val="24"/>
          <w:szCs w:val="24"/>
        </w:rPr>
        <w:fldChar w:fldCharType="separate"/>
      </w:r>
      <w:r w:rsidR="00846616" w:rsidRPr="00B40C55">
        <w:rPr>
          <w:rFonts w:ascii="Times New Roman" w:eastAsia="Times New Roman" w:hAnsi="Times New Roman" w:cs="Times New Roman"/>
          <w:noProof/>
          <w:color w:val="000000"/>
          <w:sz w:val="24"/>
          <w:szCs w:val="24"/>
        </w:rPr>
        <w:t>(Minza et al., 2022, hal. 12)</w:t>
      </w:r>
      <w:r w:rsidR="00846616" w:rsidRPr="00B40C55">
        <w:rPr>
          <w:rFonts w:ascii="Times New Roman" w:eastAsia="Times New Roman" w:hAnsi="Times New Roman" w:cs="Times New Roman"/>
          <w:color w:val="000000"/>
          <w:sz w:val="24"/>
          <w:szCs w:val="24"/>
        </w:rPr>
        <w:fldChar w:fldCharType="end"/>
      </w:r>
      <w:r w:rsidR="00846616" w:rsidRPr="00B40C55">
        <w:rPr>
          <w:rFonts w:ascii="Times New Roman" w:eastAsia="Times New Roman" w:hAnsi="Times New Roman" w:cs="Times New Roman"/>
          <w:color w:val="000000"/>
          <w:sz w:val="24"/>
          <w:szCs w:val="24"/>
        </w:rPr>
        <w:t>.</w:t>
      </w:r>
    </w:p>
    <w:p w14:paraId="00000049" w14:textId="27B0BF7A"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color w:val="000000"/>
          <w:sz w:val="24"/>
          <w:szCs w:val="24"/>
        </w:rPr>
        <w:t xml:space="preserve">Efek dari solidaritas reflektif menggerakkan perubahan dalam diri manusia. </w:t>
      </w:r>
      <w:r w:rsidRPr="00B40C55">
        <w:rPr>
          <w:rFonts w:ascii="Times New Roman" w:eastAsia="Times New Roman" w:hAnsi="Times New Roman" w:cs="Times New Roman"/>
          <w:sz w:val="24"/>
          <w:szCs w:val="24"/>
        </w:rPr>
        <w:t>Hal sederhana yang berubah dalam diri individu menyangkut ruang pribadi. “Ruang pribadi (</w:t>
      </w:r>
      <w:r w:rsidRPr="00B40C55">
        <w:rPr>
          <w:rFonts w:ascii="Times New Roman" w:eastAsia="Times New Roman" w:hAnsi="Times New Roman" w:cs="Times New Roman"/>
          <w:i/>
          <w:sz w:val="24"/>
          <w:szCs w:val="24"/>
        </w:rPr>
        <w:t>personal space</w:t>
      </w:r>
      <w:r w:rsidRPr="00B40C55">
        <w:rPr>
          <w:rFonts w:ascii="Times New Roman" w:eastAsia="Times New Roman" w:hAnsi="Times New Roman" w:cs="Times New Roman"/>
          <w:sz w:val="24"/>
          <w:szCs w:val="24"/>
        </w:rPr>
        <w:t>) dan teritori (</w:t>
      </w:r>
      <w:r w:rsidRPr="00B40C55">
        <w:rPr>
          <w:rFonts w:ascii="Times New Roman" w:eastAsia="Times New Roman" w:hAnsi="Times New Roman" w:cs="Times New Roman"/>
          <w:i/>
          <w:sz w:val="24"/>
          <w:szCs w:val="24"/>
        </w:rPr>
        <w:t>territory</w:t>
      </w:r>
      <w:r w:rsidRPr="00B40C55">
        <w:rPr>
          <w:rFonts w:ascii="Times New Roman" w:eastAsia="Times New Roman" w:hAnsi="Times New Roman" w:cs="Times New Roman"/>
          <w:sz w:val="24"/>
          <w:szCs w:val="24"/>
        </w:rPr>
        <w:t>) adalah ruang privasi manusia dalam aktualisasi karakteristik manusia sebagai makhluk individu. Walaupun sama namun bedanya adalah ruang pribadi merupakan ruang maya yang berada di sekeliling manusia sedangkan teritori dibentuk</w:t>
      </w:r>
      <w:r w:rsidR="003B2BB5" w:rsidRPr="00B40C55">
        <w:rPr>
          <w:rFonts w:ascii="Times New Roman" w:eastAsia="Times New Roman" w:hAnsi="Times New Roman" w:cs="Times New Roman"/>
          <w:sz w:val="24"/>
          <w:szCs w:val="24"/>
        </w:rPr>
        <w:t xml:space="preserve"> sesuai dengan kondisi tertentu</w:t>
      </w:r>
      <w:r w:rsidRPr="00B40C55">
        <w:rPr>
          <w:rFonts w:ascii="Times New Roman" w:eastAsia="Times New Roman" w:hAnsi="Times New Roman" w:cs="Times New Roman"/>
          <w:sz w:val="24"/>
          <w:szCs w:val="24"/>
        </w:rPr>
        <w:t>”</w:t>
      </w:r>
      <w:r w:rsidR="003B2BB5" w:rsidRPr="00B40C55">
        <w:rPr>
          <w:rFonts w:ascii="Times New Roman" w:eastAsia="Times New Roman" w:hAnsi="Times New Roman" w:cs="Times New Roman"/>
          <w:sz w:val="24"/>
          <w:szCs w:val="24"/>
        </w:rPr>
        <w:t xml:space="preserve"> </w:t>
      </w:r>
      <w:r w:rsidR="003B2BB5" w:rsidRPr="00B40C55">
        <w:rPr>
          <w:rFonts w:ascii="Times New Roman" w:eastAsia="Times New Roman" w:hAnsi="Times New Roman" w:cs="Times New Roman"/>
          <w:sz w:val="24"/>
          <w:szCs w:val="24"/>
        </w:rPr>
        <w:fldChar w:fldCharType="begin" w:fldLock="1"/>
      </w:r>
      <w:r w:rsidR="003B2BB5" w:rsidRPr="00B40C55">
        <w:rPr>
          <w:rFonts w:ascii="Times New Roman" w:eastAsia="Times New Roman" w:hAnsi="Times New Roman" w:cs="Times New Roman"/>
          <w:sz w:val="24"/>
          <w:szCs w:val="24"/>
        </w:rPr>
        <w:instrText>ADDIN CSL_CITATION {"citationItems":[{"id":"ITEM-1","itemData":{"DOI":"10.24252/nature.v5i2a1","ISSN":"2302-6073","abstract":"Ruang terbuka publik merupakan elemen kota yang sangat penting kehadirannya dalam kehidupan kota. Sebagai ruang terbuka yang bersifat publik maka berbagai aktivitas dapat dilakukan manusia baik perorangan maupun berkelompok. Karakteristik manusia sebagai makhluk individu sekaligus makhluk sosial menjadi hal yang menarik untuk diteliti bagaimana manusia mempertahankan sifat keprivasian mereka dalam ruang terbuka publik yang dapat diakses siapa saja. Oleh karena itu tujuan dari penelitian ini untuk melihat gambaran bagaimana manusia mengaktualisasikan karakternya sebagai makhluk individu dalam suatu ruang sosial di ruang terbuka publiksehingga manfaat dari penelitian ini diharapkan bisa digunakan para perancang ruang kota dalam memperhatikan kebutuhan karakter manusia sebagai pengguna ruang tersebut. Metode penelitian yang digunakan adalah metode kualitatif dengan melakukan pendekatan kajian literatur yaitu menggunakan beberapa teori dan artikel penelitian yang sesuai yang telah dilakukan.Berdasarkan kajian literatur yang dilakukan ditemukan bahwa karakter manusia sebagai makhluk individu dan makhluk sosial dalam ruang terbuka publikterdapat 2 bentukan ruang yaitu ruang pribadi (personal space) yaitu ruang maya yang berada di sekeliling tubuh masing-masing individu dan teritori (territory) yang dibentuk sesuai dengan kondisi tertentunamunmasih dapat diusik oleh individu lain sehingga pertahanan manusia ini sifatnya tidak masif. Teritori juga dipengaruhi oleh 2 faktor yaitu ekonomi dan budaya.","author":[{"dropping-particle":"","family":"Hantono","given":"Dedi","non-dropping-particle":"","parse-names":false,"suffix":""},{"dropping-particle":"","family":"Pramitasari","given":"Diananta","non-dropping-particle":"","parse-names":false,"suffix":""}],"container-title":"Nature: National Academic Journal of Architecture","id":"ITEM-1","issue":"2","issued":{"date-parts":[["2018"]]},"page":"85-93","title":"Aspek Perilaku Manusia Sebagai Makhluk Individu dan Sosial pada Ruang Terbuka Publik","type":"article-journal","volume":"5"},"locator":"92","uris":["http://www.mendeley.com/documents/?uuid=57025169-1b6a-40a5-b801-36fdb734ec67"]}],"mendeley":{"formattedCitation":"(Hantono &amp; Pramitasari, 2018, hal. 92)","plainTextFormattedCitation":"(Hantono &amp; Pramitasari, 2018, hal. 92)","previouslyFormattedCitation":"(Hantono &amp; Pramitasari, 2018, hal. 92)"},"properties":{"noteIndex":0},"schema":"https://github.com/citation-style-language/schema/raw/master/csl-citation.json"}</w:instrText>
      </w:r>
      <w:r w:rsidR="003B2BB5" w:rsidRPr="00B40C55">
        <w:rPr>
          <w:rFonts w:ascii="Times New Roman" w:eastAsia="Times New Roman" w:hAnsi="Times New Roman" w:cs="Times New Roman"/>
          <w:sz w:val="24"/>
          <w:szCs w:val="24"/>
        </w:rPr>
        <w:fldChar w:fldCharType="separate"/>
      </w:r>
      <w:r w:rsidR="003B2BB5" w:rsidRPr="00B40C55">
        <w:rPr>
          <w:rFonts w:ascii="Times New Roman" w:eastAsia="Times New Roman" w:hAnsi="Times New Roman" w:cs="Times New Roman"/>
          <w:noProof/>
          <w:sz w:val="24"/>
          <w:szCs w:val="24"/>
        </w:rPr>
        <w:t>(Hantono &amp; Pramitasari, 2018, hal. 92)</w:t>
      </w:r>
      <w:r w:rsidR="003B2BB5" w:rsidRPr="00B40C55">
        <w:rPr>
          <w:rFonts w:ascii="Times New Roman" w:eastAsia="Times New Roman" w:hAnsi="Times New Roman" w:cs="Times New Roman"/>
          <w:sz w:val="24"/>
          <w:szCs w:val="24"/>
        </w:rPr>
        <w:fldChar w:fldCharType="end"/>
      </w:r>
      <w:r w:rsidR="003B2BB5" w:rsidRPr="00B40C55">
        <w:rPr>
          <w:rFonts w:ascii="Times New Roman" w:eastAsia="Times New Roman" w:hAnsi="Times New Roman" w:cs="Times New Roman"/>
          <w:sz w:val="24"/>
          <w:szCs w:val="24"/>
        </w:rPr>
        <w:t>.</w:t>
      </w:r>
    </w:p>
    <w:p w14:paraId="0000004A" w14:textId="77777777"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Ruang pribadi dalam keadaan normal adalah keadaan individu dengan dirinya disaat dia mengaktualisasikan diri dalam sosial. Ruang pribadi ini menuntun pada kesadaran bahwa setiap individu memiliki hak, suasana, dan kesempatan untuk dirinya sendiri meskipun ia berada dalam sosial. Kehadiran setiap individu akan dihormati dan diberikan kesempatan dalam setiap sosial, termasuk jika ia ingin mengaktualisasikan ruang pribadinya. Individu tidak pernah kehilangan ruang pribadi dalam sosialnya. Sedangkan kini, ruang pribadi adalah ruang virtual dari masing-masing individu. Dalam ruang virtual inilah, setiap individu berada bersama sosialnya. Ia meng-ada-kan dirinya dalam lingkaran realitas yang sebenarnya juga adalah semu.</w:t>
      </w:r>
    </w:p>
    <w:p w14:paraId="0000004B" w14:textId="42C10175"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Dalam situasi inilah timbul sebuah kesadaran kolektif yang bertujuan untuk hasil yang sama. Kesadaran untuk suatu hal yang lebih baik bagi semua. “Dalam situasi ketidaklekatan kolektivitas, pandemi COVID-19 memberikan “struktur baru” yang membuat manusia harus bekerja kolektif untuk memastikan perubahan perilaku secara kolektif sebagai satu-satunya cara memutus m</w:t>
      </w:r>
      <w:r w:rsidR="00944937" w:rsidRPr="00B40C55">
        <w:rPr>
          <w:rFonts w:ascii="Times New Roman" w:eastAsia="Times New Roman" w:hAnsi="Times New Roman" w:cs="Times New Roman"/>
          <w:sz w:val="24"/>
          <w:szCs w:val="24"/>
        </w:rPr>
        <w:t>ata rantai penyebaran virus ini</w:t>
      </w:r>
      <w:r w:rsidR="00F8212E" w:rsidRPr="00B40C55">
        <w:rPr>
          <w:rFonts w:ascii="Times New Roman" w:eastAsia="Times New Roman" w:hAnsi="Times New Roman" w:cs="Times New Roman"/>
          <w:sz w:val="24"/>
          <w:szCs w:val="24"/>
        </w:rPr>
        <w:t xml:space="preserve">” </w:t>
      </w:r>
      <w:r w:rsidR="00F8212E" w:rsidRPr="00B40C55">
        <w:rPr>
          <w:rFonts w:ascii="Times New Roman" w:eastAsia="Times New Roman" w:hAnsi="Times New Roman" w:cs="Times New Roman"/>
          <w:sz w:val="24"/>
          <w:szCs w:val="24"/>
        </w:rPr>
        <w:fldChar w:fldCharType="begin" w:fldLock="1"/>
      </w:r>
      <w:r w:rsidR="00D95CB2" w:rsidRPr="00B40C55">
        <w:rPr>
          <w:rFonts w:ascii="Times New Roman" w:eastAsia="Times New Roman" w:hAnsi="Times New Roman" w:cs="Times New Roman"/>
          <w:sz w:val="24"/>
          <w:szCs w:val="24"/>
        </w:rPr>
        <w:instrText>ADDIN CSL_CITATION {"citationItems":[{"id":"ITEM-1","itemData":{"DOI":"10.26593/jihi.v0i0.3878.89-94","ISSN":"2406-8748","abstract":"Tulisan ini mengungkapkan opini penulis mengenai peran masyarakat sipil baik dalam bentuk organisasi non pemerintah (ornop), organisasi sosial masyarakat, komunitas, dan individu untuk mengisi dan melengkapi peran negara untuk memutus mata rantai penyebaran COVID-19 berikut mengatasi dampak sosial dan ekonomi akibat kebijakan pembatasan sosial dan karantina wilayah di Indonesia. Penulis mengangkat bahwa pandemi COVID-19 memunculkan kesadaran kolektif dan kesadaran akan ketidaksetaraan. Penulis ingin menekankan bahwa temuan ini tidak diperoleh melalui riset yang sistematis, melainkan berdasarkan pengamatan terhadap kerja-kerja jaringan organisasi non-profit (ornop) dan komunitas dalam jaringan pertemanan penulis beserta berita-berita di media sosial dan media massa.","author":[{"dropping-particle":"","family":"Sari","given":"Yulia Indri","non-dropping-particle":"","parse-names":false,"suffix":""}],"container-title":"Jurnal Ilmiah Hubungan Internasional","id":"ITEM-1","issue":"0","issued":{"date-parts":[["2020"]]},"page":"89-94","title":"Sisi Terang Pandemi COVID-19","type":"article-journal","volume":"0"},"uris":["http://www.mendeley.com/documents/?uuid=739d199c-2c75-4523-a9b9-d886159c3fb0"]}],"mendeley":{"formattedCitation":"(Sari, 2020)","plainTextFormattedCitation":"(Sari, 2020)","previouslyFormattedCitation":"(Sari, 2020)"},"properties":{"noteIndex":0},"schema":"https://github.com/citation-style-language/schema/raw/master/csl-citation.json"}</w:instrText>
      </w:r>
      <w:r w:rsidR="00F8212E" w:rsidRPr="00B40C55">
        <w:rPr>
          <w:rFonts w:ascii="Times New Roman" w:eastAsia="Times New Roman" w:hAnsi="Times New Roman" w:cs="Times New Roman"/>
          <w:sz w:val="24"/>
          <w:szCs w:val="24"/>
        </w:rPr>
        <w:fldChar w:fldCharType="separate"/>
      </w:r>
      <w:r w:rsidR="00F8212E" w:rsidRPr="00B40C55">
        <w:rPr>
          <w:rFonts w:ascii="Times New Roman" w:eastAsia="Times New Roman" w:hAnsi="Times New Roman" w:cs="Times New Roman"/>
          <w:noProof/>
          <w:sz w:val="24"/>
          <w:szCs w:val="24"/>
        </w:rPr>
        <w:t>(Sari, 2020)</w:t>
      </w:r>
      <w:r w:rsidR="00F8212E" w:rsidRPr="00B40C55">
        <w:rPr>
          <w:rFonts w:ascii="Times New Roman" w:eastAsia="Times New Roman" w:hAnsi="Times New Roman" w:cs="Times New Roman"/>
          <w:sz w:val="24"/>
          <w:szCs w:val="24"/>
        </w:rPr>
        <w:fldChar w:fldCharType="end"/>
      </w:r>
      <w:r w:rsidR="00944937"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Mereka tetap diajak untuk bekerja sama tanpa harus bekerja dan berada di tempat yang sama. Kesadaran kolektif saat ini lebih menekankan keterlibatan individu dalam sebuah sosial, meski ia tidak ada secara langsung dalam sosial itu. Aku - sebagai individu – tetap berjuang bersama dengan orang-orang lain demi tujuan yang lebih baik.</w:t>
      </w:r>
    </w:p>
    <w:p w14:paraId="0000004C" w14:textId="77777777"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Kesadaran kolektif ini diungkapkan dalam istilah yang baru di era ini. Istilah “kaum rebahan” menjadi istilah yang nyata dalam lingkup masyarakat. Istilah ini ingin melukiskan bagaimana kondisi setiap individu yang hanya tinggal di rumah, tidak banyak melakukan kegiatan, bahkan cenderung santai (rebahan), tetapi memberikan bantuan bagi mereka yang berjuang menghadapi corona di luar. Aku ada bersama mereka yang berjuang dengan tetap tinggal di rumah. Inilah fenomena sosial di era pandemi ini.</w:t>
      </w:r>
    </w:p>
    <w:p w14:paraId="0000004D" w14:textId="7D06E480"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Melalui fenomena tersebut, setiap individu memiliki pemikiran bahwa dengan tetap tinggal di rumah, bekerja dari rumah, tidak bepergian, segalanya di rumah, sudah ikut berpartisipasi pada sosial. “Dalam kondisi normal, berkumpul adalah altruis, tetapi sosialitas inversi selama pandemi memiliki makna yang lain. Saat ini berkumpul adalah asocial”</w:t>
      </w:r>
      <w:r w:rsidR="003E39EF" w:rsidRPr="00B40C55">
        <w:rPr>
          <w:rFonts w:ascii="Times New Roman" w:eastAsia="Times New Roman" w:hAnsi="Times New Roman" w:cs="Times New Roman"/>
          <w:sz w:val="24"/>
          <w:szCs w:val="24"/>
        </w:rPr>
        <w:t xml:space="preserve"> </w:t>
      </w:r>
      <w:r w:rsidR="003E39EF" w:rsidRPr="00B40C55">
        <w:rPr>
          <w:rFonts w:ascii="Times New Roman" w:eastAsia="Times New Roman" w:hAnsi="Times New Roman" w:cs="Times New Roman"/>
          <w:sz w:val="24"/>
          <w:szCs w:val="24"/>
        </w:rPr>
        <w:fldChar w:fldCharType="begin" w:fldLock="1"/>
      </w:r>
      <w:r w:rsidR="003E39EF"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206","uris":["http://www.mendeley.com/documents/?uuid=9e61544f-5830-4923-9e4a-126bed2ac225"]}],"mendeley":{"formattedCitation":"(Hardiman, 2021, hal. 206)","plainTextFormattedCitation":"(Hardiman, 2021, hal. 206)","previouslyFormattedCitation":"(Hardiman, 2021, hal. 206)"},"properties":{"noteIndex":0},"schema":"https://github.com/citation-style-language/schema/raw/master/csl-citation.json"}</w:instrText>
      </w:r>
      <w:r w:rsidR="003E39EF" w:rsidRPr="00B40C55">
        <w:rPr>
          <w:rFonts w:ascii="Times New Roman" w:eastAsia="Times New Roman" w:hAnsi="Times New Roman" w:cs="Times New Roman"/>
          <w:sz w:val="24"/>
          <w:szCs w:val="24"/>
        </w:rPr>
        <w:fldChar w:fldCharType="separate"/>
      </w:r>
      <w:r w:rsidR="003E39EF" w:rsidRPr="00B40C55">
        <w:rPr>
          <w:rFonts w:ascii="Times New Roman" w:eastAsia="Times New Roman" w:hAnsi="Times New Roman" w:cs="Times New Roman"/>
          <w:noProof/>
          <w:sz w:val="24"/>
          <w:szCs w:val="24"/>
        </w:rPr>
        <w:t>(Hardiman, 2021, hal. 206)</w:t>
      </w:r>
      <w:r w:rsidR="003E39EF" w:rsidRPr="00B40C55">
        <w:rPr>
          <w:rFonts w:ascii="Times New Roman" w:eastAsia="Times New Roman" w:hAnsi="Times New Roman" w:cs="Times New Roman"/>
          <w:sz w:val="24"/>
          <w:szCs w:val="24"/>
        </w:rPr>
        <w:fldChar w:fldCharType="end"/>
      </w:r>
      <w:r w:rsidR="003E39EF"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sz w:val="24"/>
          <w:szCs w:val="24"/>
        </w:rPr>
        <w:t xml:space="preserve">Perubahan pandangan dalam diri masyarakat adalah bentuk tanggapan atau respon dari individu terhadap keadaan dari luar. Fenomena “berkumpul” dalam konteks pandemi menjadi sebuah fenomena yang baru dan terbalik dari sebelumnya. Perubahan makna dalam masyarakat melahirkan bentuk relasi yang baru juga. Relasi aku d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adalah relasi yang berkembang dan mendalam. Relasi ini seharusnya tidak dibatasi oleh ruang virtual yang mengikat dan membelenggu tiap individu. Relasi di dalamnya adalah relasi yang bebas dan terbuka, sama dan seimbang.</w:t>
      </w:r>
    </w:p>
    <w:p w14:paraId="0000004E" w14:textId="13A47820"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Makna dan pandangan akan kehidupan sosial pun sudah berubah. Sosial bukanlah kita pada saat semua berkumpul bersama. “Kita tidak altruis, meski berkumpul, jika tidak peduli kepada orang lain. Inti sosialitas bukan pada berkumpul, melainkan pada kepedulian. Karena itu sosialitas inversi – dan hal ini menakjubkan – melatihkan kepedulian justru dengan menarik diri dari orang lain tanpa haru. Tidak berkumpul, jaga jarak, tidak menyentuh, dan hygiene pribadi adalah wujud altruisme yang senyata-nyatanya. Mereka adalah wujud tanggung jawab s</w:t>
      </w:r>
      <w:r w:rsidR="003E39EF" w:rsidRPr="00B40C55">
        <w:rPr>
          <w:rFonts w:ascii="Times New Roman" w:eastAsia="Times New Roman" w:hAnsi="Times New Roman" w:cs="Times New Roman"/>
          <w:sz w:val="24"/>
          <w:szCs w:val="24"/>
        </w:rPr>
        <w:t>osial, simpati, dan solidaritas</w:t>
      </w:r>
      <w:r w:rsidRPr="00B40C55">
        <w:rPr>
          <w:rFonts w:ascii="Times New Roman" w:eastAsia="Times New Roman" w:hAnsi="Times New Roman" w:cs="Times New Roman"/>
          <w:sz w:val="24"/>
          <w:szCs w:val="24"/>
        </w:rPr>
        <w:t>”</w:t>
      </w:r>
      <w:r w:rsidR="003E39EF" w:rsidRPr="00B40C55">
        <w:rPr>
          <w:rFonts w:ascii="Times New Roman" w:eastAsia="Times New Roman" w:hAnsi="Times New Roman" w:cs="Times New Roman"/>
          <w:sz w:val="24"/>
          <w:szCs w:val="24"/>
        </w:rPr>
        <w:t xml:space="preserve"> </w:t>
      </w:r>
      <w:r w:rsidR="003E39EF" w:rsidRPr="00B40C55">
        <w:rPr>
          <w:rFonts w:ascii="Times New Roman" w:eastAsia="Times New Roman" w:hAnsi="Times New Roman" w:cs="Times New Roman"/>
          <w:sz w:val="24"/>
          <w:szCs w:val="24"/>
        </w:rPr>
        <w:fldChar w:fldCharType="begin" w:fldLock="1"/>
      </w:r>
      <w:r w:rsidR="00846616" w:rsidRPr="00B40C55">
        <w:rPr>
          <w:rFonts w:ascii="Times New Roman" w:eastAsia="Times New Roman" w:hAnsi="Times New Roman" w:cs="Times New Roman"/>
          <w:sz w:val="24"/>
          <w:szCs w:val="24"/>
        </w:rPr>
        <w:instrText>ADDIN CSL_CITATION {"citationItems":[{"id":"ITEM-1","itemData":{"author":[{"dropping-particle":"","family":"Hardiman","given":"F Budi","non-dropping-particle":"","parse-names":false,"suffix":""}],"id":"ITEM-1","issued":{"date-parts":[["2021"]]},"publisher":"Kanisius","publisher-place":"Yogyakarta","title":"Aku Klik Maka Aku Ada","type":"book"},"locator":"206-207","uris":["http://www.mendeley.com/documents/?uuid=9e61544f-5830-4923-9e4a-126bed2ac225"]}],"mendeley":{"formattedCitation":"(Hardiman, 2021, hal. 206–207)","plainTextFormattedCitation":"(Hardiman, 2021, hal. 206–207)","previouslyFormattedCitation":"(Hardiman, 2021, hal. 206–207)"},"properties":{"noteIndex":0},"schema":"https://github.com/citation-style-language/schema/raw/master/csl-citation.json"}</w:instrText>
      </w:r>
      <w:r w:rsidR="003E39EF" w:rsidRPr="00B40C55">
        <w:rPr>
          <w:rFonts w:ascii="Times New Roman" w:eastAsia="Times New Roman" w:hAnsi="Times New Roman" w:cs="Times New Roman"/>
          <w:sz w:val="24"/>
          <w:szCs w:val="24"/>
        </w:rPr>
        <w:fldChar w:fldCharType="separate"/>
      </w:r>
      <w:r w:rsidR="003E39EF" w:rsidRPr="00B40C55">
        <w:rPr>
          <w:rFonts w:ascii="Times New Roman" w:eastAsia="Times New Roman" w:hAnsi="Times New Roman" w:cs="Times New Roman"/>
          <w:noProof/>
          <w:sz w:val="24"/>
          <w:szCs w:val="24"/>
        </w:rPr>
        <w:t>(Hardiman, 2021, hal. 206–207)</w:t>
      </w:r>
      <w:r w:rsidR="003E39EF" w:rsidRPr="00B40C55">
        <w:rPr>
          <w:rFonts w:ascii="Times New Roman" w:eastAsia="Times New Roman" w:hAnsi="Times New Roman" w:cs="Times New Roman"/>
          <w:sz w:val="24"/>
          <w:szCs w:val="24"/>
        </w:rPr>
        <w:fldChar w:fldCharType="end"/>
      </w:r>
      <w:r w:rsidR="003E39EF" w:rsidRPr="00B40C55">
        <w:rPr>
          <w:rFonts w:ascii="Times New Roman" w:eastAsia="Times New Roman" w:hAnsi="Times New Roman" w:cs="Times New Roman"/>
          <w:sz w:val="24"/>
          <w:szCs w:val="24"/>
        </w:rPr>
        <w:t>.</w:t>
      </w:r>
    </w:p>
    <w:p w14:paraId="0000004F" w14:textId="07341912" w:rsidR="008168F4" w:rsidRPr="00B40C55" w:rsidRDefault="00BA1CDA" w:rsidP="00757AE0">
      <w:pPr>
        <w:spacing w:after="120" w:line="276" w:lineRule="auto"/>
        <w:ind w:firstLine="567"/>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Sikap altruis sejatinya adalah sikap yang peduli dan mementingkan sesama. “</w:t>
      </w:r>
      <w:r w:rsidRPr="00B40C55">
        <w:rPr>
          <w:rFonts w:ascii="Times New Roman" w:eastAsia="Times New Roman" w:hAnsi="Times New Roman" w:cs="Times New Roman"/>
          <w:color w:val="000000"/>
          <w:sz w:val="24"/>
          <w:szCs w:val="24"/>
        </w:rPr>
        <w:t>Seseorang yang altruis memiliki</w:t>
      </w:r>
      <w:r w:rsidRPr="00B40C55">
        <w:rPr>
          <w:rFonts w:ascii="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motivasi altruistik, keinginan untuk selalu menolong</w:t>
      </w:r>
      <w:r w:rsidRPr="00B40C55">
        <w:rPr>
          <w:rFonts w:ascii="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orang lain. Motivasi altruistik tersebut muncul karena ada</w:t>
      </w:r>
      <w:r w:rsidRPr="00B40C55">
        <w:rPr>
          <w:rFonts w:ascii="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alasan internal di dalam dirinya yang menimbulkan</w:t>
      </w:r>
      <w:r w:rsidRPr="00B40C55">
        <w:rPr>
          <w:rFonts w:ascii="Times New Roman" w:hAnsi="Times New Roman" w:cs="Times New Roman"/>
          <w:color w:val="000000"/>
          <w:sz w:val="24"/>
          <w:szCs w:val="24"/>
        </w:rPr>
        <w:t xml:space="preserve"> </w:t>
      </w:r>
      <w:r w:rsidRPr="00B40C55">
        <w:rPr>
          <w:rFonts w:ascii="Times New Roman" w:eastAsia="Times New Roman" w:hAnsi="Times New Roman" w:cs="Times New Roman"/>
          <w:i/>
          <w:color w:val="000000"/>
          <w:sz w:val="24"/>
          <w:szCs w:val="24"/>
        </w:rPr>
        <w:t xml:space="preserve">positive feeling </w:t>
      </w:r>
      <w:r w:rsidRPr="00B40C55">
        <w:rPr>
          <w:rFonts w:ascii="Times New Roman" w:eastAsia="Times New Roman" w:hAnsi="Times New Roman" w:cs="Times New Roman"/>
          <w:color w:val="000000"/>
          <w:sz w:val="24"/>
          <w:szCs w:val="24"/>
        </w:rPr>
        <w:t>sehingga dapat memunculkan tindakan</w:t>
      </w:r>
      <w:r w:rsidRPr="00B40C55">
        <w:rPr>
          <w:rFonts w:ascii="Times New Roman" w:hAnsi="Times New Roman" w:cs="Times New Roman"/>
          <w:color w:val="000000"/>
          <w:sz w:val="24"/>
          <w:szCs w:val="24"/>
        </w:rPr>
        <w:t xml:space="preserve"> </w:t>
      </w:r>
      <w:r w:rsidR="00944937" w:rsidRPr="00B40C55">
        <w:rPr>
          <w:rFonts w:ascii="Times New Roman" w:eastAsia="Times New Roman" w:hAnsi="Times New Roman" w:cs="Times New Roman"/>
          <w:color w:val="000000"/>
          <w:sz w:val="24"/>
          <w:szCs w:val="24"/>
        </w:rPr>
        <w:t>untuk menolong orang lain</w:t>
      </w:r>
      <w:r w:rsidRPr="00B40C55">
        <w:rPr>
          <w:rFonts w:ascii="Times New Roman" w:eastAsia="Times New Roman" w:hAnsi="Times New Roman" w:cs="Times New Roman"/>
          <w:color w:val="000000"/>
          <w:sz w:val="24"/>
          <w:szCs w:val="24"/>
        </w:rPr>
        <w:t>”</w:t>
      </w:r>
      <w:r w:rsidR="009A5DD1" w:rsidRPr="00B40C55">
        <w:rPr>
          <w:rFonts w:ascii="Times New Roman" w:eastAsia="Times New Roman" w:hAnsi="Times New Roman" w:cs="Times New Roman"/>
          <w:color w:val="000000"/>
          <w:sz w:val="24"/>
          <w:szCs w:val="24"/>
        </w:rPr>
        <w:t xml:space="preserve"> </w:t>
      </w:r>
      <w:r w:rsidR="009A5DD1" w:rsidRPr="00B40C55">
        <w:rPr>
          <w:rFonts w:ascii="Times New Roman" w:eastAsia="Times New Roman" w:hAnsi="Times New Roman" w:cs="Times New Roman"/>
          <w:color w:val="000000"/>
          <w:sz w:val="24"/>
          <w:szCs w:val="24"/>
        </w:rPr>
        <w:fldChar w:fldCharType="begin" w:fldLock="1"/>
      </w:r>
      <w:r w:rsidR="009A5DD1" w:rsidRPr="00B40C55">
        <w:rPr>
          <w:rFonts w:ascii="Times New Roman" w:eastAsia="Times New Roman" w:hAnsi="Times New Roman" w:cs="Times New Roman"/>
          <w:color w:val="000000"/>
          <w:sz w:val="24"/>
          <w:szCs w:val="24"/>
        </w:rPr>
        <w:instrText>ADDIN CSL_CITATION {"citationItems":[{"id":"ITEM-1","itemData":{"ISSN":"2252-6129","abstract":"Penelitian ini merupakan penelitian korelasional yang bertujuan untuk mengetahui hubungan antara self monitoring dengan altruisme pada anggota komunitas Save Street Child Surabaya (SSCS). Penelitian ini menggunakan metode kuantitatif dengan uji populasi subjek yang berjumlah 80 anggota (relawan) komunitas SSCS. Pengambilan data menggunakan skala self monitoring untuk mengukur skor self monitoring dan skala altruisme untuk mengukur skor altruisme. Teknik analisa data yang digunakan adalah korelasi product moment dengan taraf signifikansi 5%. Berdasarkan hasil analisis data diperoleh nilai F sebesar 0,917 dengan nilai signifikansi sebesar 0,000 (p &lt; 0,05). Hasil penelitian menunjukkan bahwa ada hubungan yang signifikan antara self monitoring dengan altruisme pada anggota komunitas Save Street Child Surabay","author":[{"dropping-particle":"","family":"Dewi","given":"Yahdiyanis Ratih","non-dropping-particle":"","parse-names":false,"suffix":""}],"container-title":"Character: Jurnal Penelitian Psikologi","id":"ITEM-1","issue":"1","issued":{"date-parts":[["2017"]]},"page":"1-6","title":"Hubungan Antara Self Monitoring Dengan Altruisme Pada Anggota Komunitas Save Street Child Surabaya","type":"article-journal","volume":"4"},"uris":["http://www.mendeley.com/documents/?uuid=ff1db80a-a737-45c8-bfcf-342ab905796a"]}],"mendeley":{"formattedCitation":"(Dewi, 2017)","plainTextFormattedCitation":"(Dewi, 2017)","previouslyFormattedCitation":"(Dewi, 2017)"},"properties":{"noteIndex":0},"schema":"https://github.com/citation-style-language/schema/raw/master/csl-citation.json"}</w:instrText>
      </w:r>
      <w:r w:rsidR="009A5DD1" w:rsidRPr="00B40C55">
        <w:rPr>
          <w:rFonts w:ascii="Times New Roman" w:eastAsia="Times New Roman" w:hAnsi="Times New Roman" w:cs="Times New Roman"/>
          <w:color w:val="000000"/>
          <w:sz w:val="24"/>
          <w:szCs w:val="24"/>
        </w:rPr>
        <w:fldChar w:fldCharType="separate"/>
      </w:r>
      <w:r w:rsidR="009A5DD1" w:rsidRPr="00B40C55">
        <w:rPr>
          <w:rFonts w:ascii="Times New Roman" w:eastAsia="Times New Roman" w:hAnsi="Times New Roman" w:cs="Times New Roman"/>
          <w:noProof/>
          <w:color w:val="000000"/>
          <w:sz w:val="24"/>
          <w:szCs w:val="24"/>
        </w:rPr>
        <w:t>(Dewi, 2017)</w:t>
      </w:r>
      <w:r w:rsidR="009A5DD1" w:rsidRPr="00B40C55">
        <w:rPr>
          <w:rFonts w:ascii="Times New Roman" w:eastAsia="Times New Roman" w:hAnsi="Times New Roman" w:cs="Times New Roman"/>
          <w:color w:val="000000"/>
          <w:sz w:val="24"/>
          <w:szCs w:val="24"/>
        </w:rPr>
        <w:fldChar w:fldCharType="end"/>
      </w:r>
      <w:r w:rsidR="00944937" w:rsidRPr="00B40C55">
        <w:rPr>
          <w:rFonts w:ascii="Times New Roman" w:eastAsia="Times New Roman" w:hAnsi="Times New Roman" w:cs="Times New Roman"/>
          <w:color w:val="000000"/>
          <w:sz w:val="24"/>
          <w:szCs w:val="24"/>
        </w:rPr>
        <w:t>.</w:t>
      </w:r>
      <w:r w:rsidRPr="00B40C55">
        <w:rPr>
          <w:rFonts w:ascii="Times New Roman" w:eastAsia="Times New Roman" w:hAnsi="Times New Roman" w:cs="Times New Roman"/>
          <w:color w:val="000000"/>
          <w:sz w:val="24"/>
          <w:szCs w:val="24"/>
        </w:rPr>
        <w:t xml:space="preserve"> Dengan kata lain, sikap altruis menjadi sikap yang menopang kehidupan manusia, baik dalam relasinya dengan sesama maupun dengan dirinya sendiri. Namun sikap ini pun mengalami perubahan dalam masa pandemi. Aku sebagai individu tetap memikirkan sesamaku meski diriku tidak berada dalam sosial.</w:t>
      </w:r>
    </w:p>
    <w:p w14:paraId="00000050" w14:textId="11D2B6CA" w:rsidR="008168F4" w:rsidRPr="00B40C55" w:rsidRDefault="00BA1CDA" w:rsidP="00757AE0">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Aku tetap sebagai individu yang altruis dan hidup di tengah sosial meski aku berdiri sendiri. Setiap individu membentuk persahabatan dengan sosial. Dalam persahabatan ini, mereka tetap menjalin relasi yang erat. Meski keduanya terpisah, tetapi mereka tetap terhubung satu dengan yang lain. “Individu yang sedikit memiliki sahabat cenderung memiliki tingkat kesejahteraan psikologis yang rendah, gangguan psikologis, resiko tingkat kematian yang tinggi, serta mempengaru</w:t>
      </w:r>
      <w:r w:rsidR="009A5DD1" w:rsidRPr="00B40C55">
        <w:rPr>
          <w:rFonts w:ascii="Times New Roman" w:eastAsia="Times New Roman" w:hAnsi="Times New Roman" w:cs="Times New Roman"/>
          <w:sz w:val="24"/>
          <w:szCs w:val="24"/>
        </w:rPr>
        <w:t>hi tingkat prestasi akademiknya</w:t>
      </w:r>
      <w:r w:rsidRPr="00B40C55">
        <w:rPr>
          <w:rFonts w:ascii="Times New Roman" w:eastAsia="Times New Roman" w:hAnsi="Times New Roman" w:cs="Times New Roman"/>
          <w:sz w:val="24"/>
          <w:szCs w:val="24"/>
        </w:rPr>
        <w:t>”</w:t>
      </w:r>
      <w:r w:rsidR="009A5DD1" w:rsidRPr="00B40C55">
        <w:rPr>
          <w:rFonts w:ascii="Times New Roman" w:eastAsia="Times New Roman" w:hAnsi="Times New Roman" w:cs="Times New Roman"/>
          <w:sz w:val="24"/>
          <w:szCs w:val="24"/>
        </w:rPr>
        <w:t xml:space="preserve"> </w:t>
      </w:r>
      <w:r w:rsidR="009A5DD1" w:rsidRPr="00B40C55">
        <w:rPr>
          <w:rFonts w:ascii="Times New Roman" w:eastAsia="Times New Roman" w:hAnsi="Times New Roman" w:cs="Times New Roman"/>
          <w:sz w:val="24"/>
          <w:szCs w:val="24"/>
        </w:rPr>
        <w:fldChar w:fldCharType="begin" w:fldLock="1"/>
      </w:r>
      <w:r w:rsidR="00FD10AE" w:rsidRPr="00B40C55">
        <w:rPr>
          <w:rFonts w:ascii="Times New Roman" w:eastAsia="Times New Roman" w:hAnsi="Times New Roman" w:cs="Times New Roman"/>
          <w:sz w:val="24"/>
          <w:szCs w:val="24"/>
        </w:rPr>
        <w:instrText>ADDIN CSL_CITATION {"citationItems":[{"id":"ITEM-1","itemData":{"ISSN":"1410-9794","abstract":"ABSTRAK Manusia sebagai mahluk sosial yang tidak terlepas dari manusia lainnya. Salah bentuk hubungan yang tidak akan terlepas dari kehidupan manusia adalah persahabatan. Penelitian ini bertujuan untuk mengetahui perbedaan hubungan persahabatan antara perempuan dan laki-laki. Subjek penelitian adalah mahasiswa Universitas Gadjah Mada tahun ajaran 2012/2013. Penelitian ini menyimpulkan bahwa terdapat perbedaan hubungan persahabatan berdasarkan jenis kelamin. Keyword : persahabatan, dewasa muda Menjalin hubungan interpersonal merupakan hal yang penting (Santrock, 2010). Hal ini menyadarkan diri manusia sebagai mahluk sosial yang tidak terlepas dari manusia lainnya [ CITATION Dar04 \\l 1033 \\m Sam]. Adanya relasi interpersonal dapat memberikan dukungan, bantuan, dan kenyamanan sehingga menjalin relasi menjadi sesuatu yang berharga pada individu [ CITATION Ber08 \\l 1033 ]. Tanpa adanya sahabat, individu akan merasa sendiri. Meskipun beberapa individu dapat bertahan dengan tanpa adanya hubungan pertemanan, namun tidak berarti individu tidak menginginkan ikatan persahabatan. Ikatan perasahabatan yang dijalani individu juga dipengaruhi oleh beberapa hal seperti kualitas persahabatan dan jenis kelamin. Aiken (2002) memaparkan bahwa dalam menjalin hubungan persahabatan, perempuan membangun hubungan yang mendalam serta lebih bertahan lama dibandingkan laki-laki. Sedangkan persahabatan antar laki-laki cenderung kurang akrab [ CITATION Cav06 \\l 1033 ] dan cenderung didasari dengan adanya saling berbagi ketertarikan dan aktivitas [ CITATION Cav06 \\l 1033 \\m Gru \\m Dia03]. Adanya kolektivisme yang kuat di Indonesia, meningkatkan keingintahuan peneliti untuk melihat perbedaan hubungan persahabatan berdasarkan jenis kelamin. Berdasarkan pemaparan tersebut maka penelitian ini dilakukan dengan tujuan untuk mengetahui perbedaan hubungan persahabatan antara perempuan dengan laki-laki.","author":[{"dropping-particle":"","family":"Febrieta","given":"Ditta","non-dropping-particle":"","parse-names":false,"suffix":""}],"container-title":"Jurnal Karya Ilmiah","id":"ITEM-1","issue":"2","issued":{"date-parts":[["2016"]]},"page":"152-158","title":"Relasi Persahabatan","type":"article-journal","volume":"16"},"locator":"153","uris":["http://www.mendeley.com/documents/?uuid=b1e851c7-056f-4a9d-8d2d-55b75eb238e8"]}],"mendeley":{"formattedCitation":"(Febrieta, 2016, hal. 153)","plainTextFormattedCitation":"(Febrieta, 2016, hal. 153)","previouslyFormattedCitation":"(Febrieta, 2016, hal. 153)"},"properties":{"noteIndex":0},"schema":"https://github.com/citation-style-language/schema/raw/master/csl-citation.json"}</w:instrText>
      </w:r>
      <w:r w:rsidR="009A5DD1" w:rsidRPr="00B40C55">
        <w:rPr>
          <w:rFonts w:ascii="Times New Roman" w:eastAsia="Times New Roman" w:hAnsi="Times New Roman" w:cs="Times New Roman"/>
          <w:sz w:val="24"/>
          <w:szCs w:val="24"/>
        </w:rPr>
        <w:fldChar w:fldCharType="separate"/>
      </w:r>
      <w:r w:rsidR="009A5DD1" w:rsidRPr="00B40C55">
        <w:rPr>
          <w:rFonts w:ascii="Times New Roman" w:eastAsia="Times New Roman" w:hAnsi="Times New Roman" w:cs="Times New Roman"/>
          <w:noProof/>
          <w:sz w:val="24"/>
          <w:szCs w:val="24"/>
        </w:rPr>
        <w:t>(Febrieta, 2016, hal. 153)</w:t>
      </w:r>
      <w:r w:rsidR="009A5DD1" w:rsidRPr="00B40C55">
        <w:rPr>
          <w:rFonts w:ascii="Times New Roman" w:eastAsia="Times New Roman" w:hAnsi="Times New Roman" w:cs="Times New Roman"/>
          <w:sz w:val="24"/>
          <w:szCs w:val="24"/>
        </w:rPr>
        <w:fldChar w:fldCharType="end"/>
      </w:r>
      <w:r w:rsidR="009A5DD1"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Meskipun demikian, aku tidak akan bisa dilepaskan dari keberadaannya dengan sosialnya. Aku tetap bagian dalam sosial meski aku tidak ada bersama mereka, karena ada ku adalah juga ada bagi mereka. Pandemi mengubah makna partisipasi individu dalam sosial melalui ketidakhadiran secara langsung. Aku yang sendiri adalah juga aku yang bersama. Justru melalui hal itu, aku berpartisipasi bersama mereka yang sedang berjuang di garis depan untuk berperang melawan pandemi.</w:t>
      </w:r>
    </w:p>
    <w:p w14:paraId="00000052"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 xml:space="preserve">Aku dan </w:t>
      </w:r>
      <w:r w:rsidRPr="00B40C55">
        <w:rPr>
          <w:rFonts w:ascii="Times New Roman" w:eastAsia="Times New Roman" w:hAnsi="Times New Roman" w:cs="Times New Roman"/>
          <w:b/>
          <w:i/>
          <w:sz w:val="24"/>
          <w:szCs w:val="24"/>
        </w:rPr>
        <w:t xml:space="preserve">Liyan </w:t>
      </w:r>
      <w:r w:rsidRPr="00B40C55">
        <w:rPr>
          <w:rFonts w:ascii="Times New Roman" w:eastAsia="Times New Roman" w:hAnsi="Times New Roman" w:cs="Times New Roman"/>
          <w:b/>
          <w:sz w:val="24"/>
          <w:szCs w:val="24"/>
        </w:rPr>
        <w:t>dalam Lingkaran Sosial</w:t>
      </w:r>
    </w:p>
    <w:p w14:paraId="00000053" w14:textId="73C39541"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Pandemi </w:t>
      </w:r>
      <w:r w:rsidR="003F6473" w:rsidRPr="00B40C55">
        <w:rPr>
          <w:rFonts w:ascii="Times New Roman" w:eastAsia="Times New Roman" w:hAnsi="Times New Roman" w:cs="Times New Roman"/>
          <w:sz w:val="24"/>
          <w:szCs w:val="24"/>
        </w:rPr>
        <w:t xml:space="preserve">COVID-19 </w:t>
      </w:r>
      <w:r w:rsidRPr="00B40C55">
        <w:rPr>
          <w:rFonts w:ascii="Times New Roman" w:eastAsia="Times New Roman" w:hAnsi="Times New Roman" w:cs="Times New Roman"/>
          <w:sz w:val="24"/>
          <w:szCs w:val="24"/>
        </w:rPr>
        <w:t>memberikan suasana baru dalam keterlibatan individu dalam sosial. Individu tetap menjadi bagian dari sosial meski dia terlibat dalam cara yang lain. keterlibatan individu dalam masyarakat diungkapkan lewat partisipasi individu untuk tetap tinggal sendiri. Individu dilarang untuk berkumpul dan berada bersama. Setiap individu justru diminta untuk menjaga jarak, menghindari kebersamaan, kerumunan. Fenomena merebaknya istilah “kaum rebahan” di tengah sosial justru menjadi bentuk keterlibatan yang mendukung garda terdepan dalam perang melawan pandemi. Istilah ini terlihat sangat sederhana, namun melukiskan pengalaman yang mendalam. Ketika individu hanya tinggal di rumah dengan segala aktivitasnya, maka ia juga berkontribusi untuk membangun keadaan yang lebih baik. Keterlibatan individu tidak lagi ditunjukkan dengan berjuang bersama dalam bentuk ada bersama (gotong-royong), melainkan (gotong royong) dalam keadaan yang berbeda. Secara konkret gotong royong dalam bentuk berkumpul, ada bersama, kini terwujud dalam gotong royong secara virtual.</w:t>
      </w:r>
    </w:p>
    <w:p w14:paraId="00000054" w14:textId="6A36872B"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Kehadiran individu di tengah sosial adalah sebuah bentuk catatan dalam hidup individu tersebut. Sebuah jurnalisme hidup dalam diri individu. “Jika ditelusuri lebih dalam, ada pertarungan kekuasaan dan budaya yang mengikutinya. Hegemoni budaya jurnalisme dominan yang dijalankan hampir di semua media besar mempengaruhi cara kerja jurnalisme warga, bahkan memaksa secara halus jurnalisme warga untuk turut dalam aturan main atau kode-kode yang berlaku dalam jurnalisme professional”</w:t>
      </w:r>
      <w:r w:rsidR="00FD10AE" w:rsidRPr="00B40C55">
        <w:rPr>
          <w:rFonts w:ascii="Times New Roman" w:eastAsia="Times New Roman" w:hAnsi="Times New Roman" w:cs="Times New Roman"/>
          <w:sz w:val="24"/>
          <w:szCs w:val="24"/>
        </w:rPr>
        <w:t xml:space="preserve"> </w:t>
      </w:r>
      <w:r w:rsidR="00FD10AE" w:rsidRPr="00B40C55">
        <w:rPr>
          <w:rFonts w:ascii="Times New Roman" w:eastAsia="Times New Roman" w:hAnsi="Times New Roman" w:cs="Times New Roman"/>
          <w:sz w:val="24"/>
          <w:szCs w:val="24"/>
        </w:rPr>
        <w:fldChar w:fldCharType="begin" w:fldLock="1"/>
      </w:r>
      <w:r w:rsidR="00FD10AE" w:rsidRPr="00B40C55">
        <w:rPr>
          <w:rFonts w:ascii="Times New Roman" w:eastAsia="Times New Roman" w:hAnsi="Times New Roman" w:cs="Times New Roman"/>
          <w:sz w:val="24"/>
          <w:szCs w:val="24"/>
        </w:rPr>
        <w:instrText>ADDIN CSL_CITATION {"citationItems":[{"id":"ITEM-1","itemData":{"DOI":"10.14421/pjk.v12i1.1498","ISSN":"1979-2522","abstract":"Keterlibatan warga dalam menyampaikan informasi yang luput dilakukan oleh jurnalis profesional masih bisa kita lihat hingga kini. Terutama pada peristiwa-peristiwa bencana alam seperti gempa dan tsunami yang melanda Palu dan Donggala pada akhir September 2018. Hal ini menunjukkan praktik jurnalisme warga masih mungkin dijalankan. Hanya saja, di ranah akedemis, riset jurnalisme warga di Indonesia tidak terlalu variatif dan terkesan berjalan di tempat, didominasi pembicaraan sejauh mana peran dan efektivitasnya berdasarkan model-model tertentu. Situasi ini sebaiknya diatasi. Salah satunya dengan menghadirkan cara berpikir cultural studies dalam mengkaji isu-isu jurnalisme warga. Cultural studies atau kajian budaya adalah kajian kritis yang mampu membantu periset menyelami beragam hal, yakni representasi, regulasi, identitas, konsumsi, dan produksi di mana masing-masing bisa saling terkait satu sama lain. Masalah lain yang saya temukan adalah pemahaman jurnalisme warga, yang selama ini berkembang perlu dikritisi karena tidak kontekstual dan cenderung asal klaim. Saya beranggapan jurnalisme warga adalah praktik yang timpang, eksklusif, elitis, dan diskriminatif. Keberadaaannya menjadi liyan bagi jurnalisme dominan. Artikel ini juga merupakan autokritik atas pemahaman saya soal jurnalisme warga dalam riset saya sebelumnya. Kata kunci: jurnalisme warga, kajian budaya, keberagaman informasi, demokrasi, distingsi","author":[{"dropping-particle":"","family":"Eddyono","given":"Aryo Subarkah","non-dropping-particle":"","parse-names":false,"suffix":""},{"dropping-particle":"","family":"HT","given":"Faruk","non-dropping-particle":"","parse-names":false,"suffix":""},{"dropping-particle":"","family":"Irawanto","given":"Budi","non-dropping-particle":"","parse-names":false,"suffix":""}],"container-title":"Profetik: Jurnal Komunikasi","id":"ITEM-1","issue":"1","issued":{"date-parts":[["2019"]]},"page":"61-73","title":"Jurnalisme Warga: Liyan, Timpang dan Diskriminatif","type":"article-journal","volume":"12"},"locator":"67","uris":["http://www.mendeley.com/documents/?uuid=57d952bc-2228-44ee-bc65-aa7d7b7c3c2a"]}],"mendeley":{"formattedCitation":"(Eddyono, HT, &amp; Irawanto, 2019, hal. 67)","plainTextFormattedCitation":"(Eddyono, HT, &amp; Irawanto, 2019, hal. 67)","previouslyFormattedCitation":"(Eddyono, HT, &amp; Irawanto, 2019, hal. 67)"},"properties":{"noteIndex":0},"schema":"https://github.com/citation-style-language/schema/raw/master/csl-citation.json"}</w:instrText>
      </w:r>
      <w:r w:rsidR="00FD10AE" w:rsidRPr="00B40C55">
        <w:rPr>
          <w:rFonts w:ascii="Times New Roman" w:eastAsia="Times New Roman" w:hAnsi="Times New Roman" w:cs="Times New Roman"/>
          <w:sz w:val="24"/>
          <w:szCs w:val="24"/>
        </w:rPr>
        <w:fldChar w:fldCharType="separate"/>
      </w:r>
      <w:r w:rsidR="00FD10AE" w:rsidRPr="00B40C55">
        <w:rPr>
          <w:rFonts w:ascii="Times New Roman" w:eastAsia="Times New Roman" w:hAnsi="Times New Roman" w:cs="Times New Roman"/>
          <w:noProof/>
          <w:sz w:val="24"/>
          <w:szCs w:val="24"/>
        </w:rPr>
        <w:t>(Eddyono, HT, &amp; Irawanto, 2019, hal. 67)</w:t>
      </w:r>
      <w:r w:rsidR="00FD10AE" w:rsidRPr="00B40C55">
        <w:rPr>
          <w:rFonts w:ascii="Times New Roman" w:eastAsia="Times New Roman" w:hAnsi="Times New Roman" w:cs="Times New Roman"/>
          <w:sz w:val="24"/>
          <w:szCs w:val="24"/>
        </w:rPr>
        <w:fldChar w:fldCharType="end"/>
      </w:r>
      <w:r w:rsidR="00FD10AE"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Berbagai bentuk fenomen tercatat dalam diri setiap individu. Dengan kata lain, individu membangun catatan hidup dalam diri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Keduanya saling mengisi dan mengaktualisasikan dirinya. Aku menulis sejarah dalam diri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dan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pun menulis kisahnya dalam diri ku.</w:t>
      </w:r>
    </w:p>
    <w:p w14:paraId="00000055" w14:textId="4B1EE20A"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Sebuah pandangan mengangkat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 xml:space="preserve">ke dalam konteks yang lebih tinggi. Kebanyakan orang-orang miskin dipandang sebagai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yang dipinggirkan. “</w:t>
      </w:r>
      <w:r w:rsidRPr="00B40C55">
        <w:rPr>
          <w:rFonts w:ascii="Times New Roman" w:eastAsia="Times New Roman" w:hAnsi="Times New Roman" w:cs="Times New Roman"/>
          <w:color w:val="000000"/>
          <w:sz w:val="24"/>
          <w:szCs w:val="24"/>
        </w:rPr>
        <w:t>Oleh karena itu, perhatian kita harus ditujukan kepada orang-orang miskin. Hospitalitas lebih mengarah tentang bagaimana Paus Fransiskus bermaksud merangkul semua orang terlebih</w:t>
      </w:r>
      <w:r w:rsidR="00FD10AE" w:rsidRPr="00B40C55">
        <w:rPr>
          <w:rFonts w:ascii="Times New Roman" w:eastAsia="Times New Roman" w:hAnsi="Times New Roman" w:cs="Times New Roman"/>
          <w:color w:val="000000"/>
          <w:sz w:val="24"/>
          <w:szCs w:val="24"/>
        </w:rPr>
        <w:t xml:space="preserve"> orang-orang yang terpinggirkan</w:t>
      </w:r>
      <w:r w:rsidRPr="00B40C55">
        <w:rPr>
          <w:rFonts w:ascii="Times New Roman" w:eastAsia="Times New Roman" w:hAnsi="Times New Roman" w:cs="Times New Roman"/>
          <w:color w:val="000000"/>
          <w:sz w:val="24"/>
          <w:szCs w:val="24"/>
        </w:rPr>
        <w:t>”</w:t>
      </w:r>
      <w:r w:rsidR="00FD10AE" w:rsidRPr="00B40C55">
        <w:rPr>
          <w:rFonts w:ascii="Times New Roman" w:eastAsia="Times New Roman" w:hAnsi="Times New Roman" w:cs="Times New Roman"/>
          <w:color w:val="000000"/>
          <w:sz w:val="24"/>
          <w:szCs w:val="24"/>
        </w:rPr>
        <w:t xml:space="preserve"> </w:t>
      </w:r>
      <w:r w:rsidR="00FD10AE" w:rsidRPr="00B40C55">
        <w:rPr>
          <w:rFonts w:ascii="Times New Roman" w:eastAsia="Times New Roman" w:hAnsi="Times New Roman" w:cs="Times New Roman"/>
          <w:color w:val="000000"/>
          <w:sz w:val="24"/>
          <w:szCs w:val="24"/>
        </w:rPr>
        <w:fldChar w:fldCharType="begin" w:fldLock="1"/>
      </w:r>
      <w:r w:rsidR="00FD10AE" w:rsidRPr="00B40C55">
        <w:rPr>
          <w:rFonts w:ascii="Times New Roman" w:eastAsia="Times New Roman" w:hAnsi="Times New Roman" w:cs="Times New Roman"/>
          <w:color w:val="000000"/>
          <w:sz w:val="24"/>
          <w:szCs w:val="24"/>
        </w:rPr>
        <w:instrText>ADDIN CSL_CITATION {"citationItems":[{"id":"ITEM-1","itemData":{"DOI":"10.13109/9783666303173.169","author":[{"dropping-particle":"","family":"Permana","given":"Aluisius Dian","non-dropping-particle":"","parse-names":false,"suffix":""}],"container-title":"Jurnal Teologi","id":"ITEM-1","issue":"01","issued":{"date-parts":[["2020"]]},"page":"11-26","title":"Paus Fransiskus Merangkul Liyan","type":"article-journal","volume":"09"},"locator":"20","uris":["http://www.mendeley.com/documents/?uuid=252f04dc-3261-4a34-b2bd-b35b71b44ce2"]}],"mendeley":{"formattedCitation":"(Permana, 2020, hal. 20)","plainTextFormattedCitation":"(Permana, 2020, hal. 20)","previouslyFormattedCitation":"(Permana, 2020, hal. 20)"},"properties":{"noteIndex":0},"schema":"https://github.com/citation-style-language/schema/raw/master/csl-citation.json"}</w:instrText>
      </w:r>
      <w:r w:rsidR="00FD10AE" w:rsidRPr="00B40C55">
        <w:rPr>
          <w:rFonts w:ascii="Times New Roman" w:eastAsia="Times New Roman" w:hAnsi="Times New Roman" w:cs="Times New Roman"/>
          <w:color w:val="000000"/>
          <w:sz w:val="24"/>
          <w:szCs w:val="24"/>
        </w:rPr>
        <w:fldChar w:fldCharType="separate"/>
      </w:r>
      <w:r w:rsidR="00FD10AE" w:rsidRPr="00B40C55">
        <w:rPr>
          <w:rFonts w:ascii="Times New Roman" w:eastAsia="Times New Roman" w:hAnsi="Times New Roman" w:cs="Times New Roman"/>
          <w:noProof/>
          <w:color w:val="000000"/>
          <w:sz w:val="24"/>
          <w:szCs w:val="24"/>
        </w:rPr>
        <w:t>(Permana, 2020, hal. 20)</w:t>
      </w:r>
      <w:r w:rsidR="00FD10AE" w:rsidRPr="00B40C55">
        <w:rPr>
          <w:rFonts w:ascii="Times New Roman" w:eastAsia="Times New Roman" w:hAnsi="Times New Roman" w:cs="Times New Roman"/>
          <w:color w:val="000000"/>
          <w:sz w:val="24"/>
          <w:szCs w:val="24"/>
        </w:rPr>
        <w:fldChar w:fldCharType="end"/>
      </w:r>
      <w:r w:rsidR="00FD10AE" w:rsidRPr="00B40C55">
        <w:rPr>
          <w:rFonts w:ascii="Times New Roman" w:eastAsia="Times New Roman" w:hAnsi="Times New Roman" w:cs="Times New Roman"/>
          <w:color w:val="000000"/>
          <w:sz w:val="24"/>
          <w:szCs w:val="24"/>
        </w:rPr>
        <w:t>.</w:t>
      </w:r>
      <w:r w:rsidRPr="00B40C55">
        <w:rPr>
          <w:rFonts w:ascii="Times New Roman" w:eastAsia="Times New Roman" w:hAnsi="Times New Roman" w:cs="Times New Roman"/>
          <w:color w:val="000000"/>
          <w:sz w:val="24"/>
          <w:szCs w:val="24"/>
        </w:rPr>
        <w:t xml:space="preserve"> Dalam </w:t>
      </w:r>
      <w:r w:rsidRPr="00B40C55">
        <w:rPr>
          <w:rFonts w:ascii="Times New Roman" w:eastAsia="Times New Roman" w:hAnsi="Times New Roman" w:cs="Times New Roman"/>
          <w:sz w:val="24"/>
          <w:szCs w:val="24"/>
        </w:rPr>
        <w:t>pandangannya</w:t>
      </w:r>
      <w:r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i/>
          <w:color w:val="000000"/>
          <w:sz w:val="24"/>
          <w:szCs w:val="24"/>
        </w:rPr>
        <w:t xml:space="preserve">liyan </w:t>
      </w:r>
      <w:r w:rsidRPr="00B40C55">
        <w:rPr>
          <w:rFonts w:ascii="Times New Roman" w:eastAsia="Times New Roman" w:hAnsi="Times New Roman" w:cs="Times New Roman"/>
          <w:color w:val="000000"/>
          <w:sz w:val="24"/>
          <w:szCs w:val="24"/>
        </w:rPr>
        <w:t xml:space="preserve">bukanlah orang lain yang harus dipinggirkan melainkan mereka yang sederajat dan harus dirangkul bersama. Padangan ini mengajak kita untuk terbuka pada kehadiran </w:t>
      </w:r>
      <w:r w:rsidRPr="00B40C55">
        <w:rPr>
          <w:rFonts w:ascii="Times New Roman" w:eastAsia="Times New Roman" w:hAnsi="Times New Roman" w:cs="Times New Roman"/>
          <w:i/>
          <w:color w:val="000000"/>
          <w:sz w:val="24"/>
          <w:szCs w:val="24"/>
        </w:rPr>
        <w:t xml:space="preserve">liyan </w:t>
      </w:r>
      <w:r w:rsidRPr="00B40C55">
        <w:rPr>
          <w:rFonts w:ascii="Times New Roman" w:eastAsia="Times New Roman" w:hAnsi="Times New Roman" w:cs="Times New Roman"/>
          <w:color w:val="000000"/>
          <w:sz w:val="24"/>
          <w:szCs w:val="24"/>
        </w:rPr>
        <w:t xml:space="preserve">di sekitar kita. </w:t>
      </w:r>
      <w:r w:rsidRPr="00B40C55">
        <w:rPr>
          <w:rFonts w:ascii="Times New Roman" w:eastAsia="Times New Roman" w:hAnsi="Times New Roman" w:cs="Times New Roman"/>
          <w:sz w:val="24"/>
          <w:szCs w:val="24"/>
        </w:rPr>
        <w:t>“Hal ini menuntut bukan semata-mata bekerja bagi mereka, melainkan bekerja sama dan belajar dari mereka tentang apa yang mereka butuhkan dan dambakan, sejauh mereka mampu mengungkapkan, kemudian berjuang agar dambaan-dambaan itu terpenuhi dengan mengubah struktur-struktur dan situasi yang melestarikan kekurangan dan ketidakberdayaan mereka”</w:t>
      </w:r>
      <w:r w:rsidR="00FD10AE" w:rsidRPr="00B40C55">
        <w:rPr>
          <w:rFonts w:ascii="Times New Roman" w:eastAsia="Times New Roman" w:hAnsi="Times New Roman" w:cs="Times New Roman"/>
          <w:sz w:val="24"/>
          <w:szCs w:val="24"/>
        </w:rPr>
        <w:t xml:space="preserve"> </w:t>
      </w:r>
      <w:r w:rsidR="00FD10AE" w:rsidRPr="00B40C55">
        <w:rPr>
          <w:rFonts w:ascii="Times New Roman" w:eastAsia="Times New Roman" w:hAnsi="Times New Roman" w:cs="Times New Roman"/>
          <w:color w:val="000000"/>
          <w:sz w:val="24"/>
          <w:szCs w:val="24"/>
        </w:rPr>
        <w:fldChar w:fldCharType="begin" w:fldLock="1"/>
      </w:r>
      <w:r w:rsidR="00962BEA" w:rsidRPr="00B40C55">
        <w:rPr>
          <w:rFonts w:ascii="Times New Roman" w:eastAsia="Times New Roman" w:hAnsi="Times New Roman" w:cs="Times New Roman"/>
          <w:color w:val="000000"/>
          <w:sz w:val="24"/>
          <w:szCs w:val="24"/>
        </w:rPr>
        <w:instrText>ADDIN CSL_CITATION {"citationItems":[{"id":"ITEM-1","itemData":{"DOI":"10.13109/9783666303173.169","author":[{"dropping-particle":"","family":"Permana","given":"Aluisius Dian","non-dropping-particle":"","parse-names":false,"suffix":""}],"container-title":"Jurnal Teologi","id":"ITEM-1","issue":"01","issued":{"date-parts":[["2020"]]},"page":"11-26","title":"Paus Fransiskus Merangkul Liyan","type":"article-journal","volume":"09"},"locator":"23","uris":["http://www.mendeley.com/documents/?uuid=252f04dc-3261-4a34-b2bd-b35b71b44ce2"]}],"mendeley":{"formattedCitation":"(Permana, 2020, hal. 23)","plainTextFormattedCitation":"(Permana, 2020, hal. 23)","previouslyFormattedCitation":"(Permana, 2020, hal. 23)"},"properties":{"noteIndex":0},"schema":"https://github.com/citation-style-language/schema/raw/master/csl-citation.json"}</w:instrText>
      </w:r>
      <w:r w:rsidR="00FD10AE" w:rsidRPr="00B40C55">
        <w:rPr>
          <w:rFonts w:ascii="Times New Roman" w:eastAsia="Times New Roman" w:hAnsi="Times New Roman" w:cs="Times New Roman"/>
          <w:color w:val="000000"/>
          <w:sz w:val="24"/>
          <w:szCs w:val="24"/>
        </w:rPr>
        <w:fldChar w:fldCharType="separate"/>
      </w:r>
      <w:r w:rsidR="00FD10AE" w:rsidRPr="00B40C55">
        <w:rPr>
          <w:rFonts w:ascii="Times New Roman" w:eastAsia="Times New Roman" w:hAnsi="Times New Roman" w:cs="Times New Roman"/>
          <w:noProof/>
          <w:color w:val="000000"/>
          <w:sz w:val="24"/>
          <w:szCs w:val="24"/>
        </w:rPr>
        <w:t>(Permana, 2020, hal. 23)</w:t>
      </w:r>
      <w:r w:rsidR="00FD10AE" w:rsidRPr="00B40C55">
        <w:rPr>
          <w:rFonts w:ascii="Times New Roman" w:eastAsia="Times New Roman" w:hAnsi="Times New Roman" w:cs="Times New Roman"/>
          <w:color w:val="000000"/>
          <w:sz w:val="24"/>
          <w:szCs w:val="24"/>
        </w:rPr>
        <w:fldChar w:fldCharType="end"/>
      </w:r>
      <w:r w:rsidR="00FD10AE" w:rsidRPr="00B40C55">
        <w:rPr>
          <w:rFonts w:ascii="Times New Roman" w:eastAsia="Times New Roman" w:hAnsi="Times New Roman" w:cs="Times New Roman"/>
          <w:color w:val="000000"/>
          <w:sz w:val="24"/>
          <w:szCs w:val="24"/>
        </w:rPr>
        <w:t>.</w:t>
      </w:r>
    </w:p>
    <w:p w14:paraId="00000056" w14:textId="7777777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Makna kehadiran individu juga berubah dalam sosial. Kehadiran individu kini terbatas dalam ruang virtual. Aku yang bisa bertemu langsung deng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kini dibatasi oleh sekat-sekat yang memisahkan. Perjumpaan kini hanya sebatas pandangan mata. Wajah hanya bertemu dengan wajah. Tidak ada perjumpaan yang special dan mendalam antara keduanya. Kehadiran yang hanya terbatas pada jaringan hanyalah perjumpaan sekilas. Kehadiran individu bukan lagi aku yang ada secara fisik dan mendalam, melainkan hanyalah perjumpaan sesaat dan terbatas. Meski demikian, individu tetap hadir bersama sosial. Individu hadir bersama sosial dalam bentuk keterpisahan. Hadir bukan lagi ada bersama secara fisik, melainkan ada dalam esensi setiap individu. Keterbatasan kehadiran mampu mengubah makna tetapi tidak mengubah kehadiran itu sendiri.</w:t>
      </w:r>
    </w:p>
    <w:p w14:paraId="00000058" w14:textId="719B8398" w:rsidR="008168F4" w:rsidRPr="00B40C55" w:rsidRDefault="00FD10AE">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Sosial-</w:t>
      </w:r>
      <w:r w:rsidR="00BA1CDA" w:rsidRPr="00B40C55">
        <w:rPr>
          <w:rFonts w:ascii="Times New Roman" w:eastAsia="Times New Roman" w:hAnsi="Times New Roman" w:cs="Times New Roman"/>
          <w:b/>
          <w:sz w:val="24"/>
          <w:szCs w:val="24"/>
        </w:rPr>
        <w:t>Virtual</w:t>
      </w:r>
    </w:p>
    <w:p w14:paraId="00000059" w14:textId="79B6A8A6" w:rsidR="008168F4" w:rsidRPr="00B40C55" w:rsidRDefault="00BA1CDA">
      <w:pPr>
        <w:spacing w:after="120" w:line="276" w:lineRule="auto"/>
        <w:ind w:firstLine="709"/>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 xml:space="preserve">Perjumpaan antara aku dan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 xml:space="preserve">kini terikat dalam sebuah ruang virtual terbatas. Sosial akhirnya juga terbatas pada ruang virtual ini. Aku berelasi dengan mereka dalam konteks ku saat ini. Namun relasi ini tidak bisa menjadi relasi konkret yang mampu menyentuh satu dengan yang lain. Martin Buber menguraikan sosial dalam ruang aku dan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 xml:space="preserve">atau </w:t>
      </w:r>
      <w:r w:rsidRPr="00B40C55">
        <w:rPr>
          <w:rFonts w:ascii="Times New Roman" w:eastAsia="Times New Roman" w:hAnsi="Times New Roman" w:cs="Times New Roman"/>
          <w:i/>
          <w:sz w:val="24"/>
          <w:szCs w:val="24"/>
        </w:rPr>
        <w:t>I and Thou</w:t>
      </w:r>
      <w:r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color w:val="000000"/>
          <w:sz w:val="24"/>
          <w:szCs w:val="24"/>
        </w:rPr>
        <w:t xml:space="preserve">Martin Buber menggambarkan </w:t>
      </w:r>
      <w:r w:rsidRPr="00B40C55">
        <w:rPr>
          <w:rFonts w:ascii="Times New Roman" w:eastAsia="Times New Roman" w:hAnsi="Times New Roman" w:cs="Times New Roman"/>
          <w:i/>
          <w:color w:val="000000"/>
          <w:sz w:val="24"/>
          <w:szCs w:val="24"/>
        </w:rPr>
        <w:t>I and Thou</w:t>
      </w:r>
      <w:r w:rsidRPr="00B40C55">
        <w:rPr>
          <w:rFonts w:ascii="Times New Roman" w:eastAsia="Times New Roman" w:hAnsi="Times New Roman" w:cs="Times New Roman"/>
          <w:color w:val="000000"/>
          <w:sz w:val="24"/>
          <w:szCs w:val="24"/>
        </w:rPr>
        <w:t xml:space="preserve"> sebagai relasi yang menampilkan keseluruhan kodrat komunikasi dari manusia. “Aku adalah aku ketika berelasi dengan engkau. Tanpa engkau, tidak ada aku. Jadi dalam Buber, engkau bukan non-aku (lawan aku)”</w:t>
      </w:r>
      <w:r w:rsidR="002106D3" w:rsidRPr="00B40C55">
        <w:rPr>
          <w:rFonts w:ascii="Times New Roman" w:eastAsia="Times New Roman" w:hAnsi="Times New Roman" w:cs="Times New Roman"/>
          <w:color w:val="000000"/>
          <w:sz w:val="24"/>
          <w:szCs w:val="24"/>
        </w:rPr>
        <w:t xml:space="preserve"> </w:t>
      </w:r>
      <w:r w:rsidR="002106D3" w:rsidRPr="00B40C55">
        <w:rPr>
          <w:rFonts w:ascii="Times New Roman" w:eastAsia="Times New Roman" w:hAnsi="Times New Roman" w:cs="Times New Roman"/>
          <w:sz w:val="24"/>
          <w:szCs w:val="24"/>
        </w:rPr>
        <w:fldChar w:fldCharType="begin" w:fldLock="1"/>
      </w:r>
      <w:r w:rsidR="002106D3" w:rsidRPr="00B40C55">
        <w:rPr>
          <w:rFonts w:ascii="Times New Roman" w:eastAsia="Times New Roman" w:hAnsi="Times New Roman" w:cs="Times New Roman"/>
          <w:sz w:val="24"/>
          <w:szCs w:val="24"/>
        </w:rPr>
        <w:instrText>ADDIN CSL_CITATION {"citationItems":[{"id":"ITEM-1","itemData":{"author":[{"dropping-particle":"","family":"Riyanto","given":"Armada","non-dropping-particle":"","parse-names":false,"suffix":""}],"id":"ITEM-1","issued":{"date-parts":[["2018"]]},"publisher":"Kanisius","publisher-place":"Yogyakarta","title":"Relasionalitas Filsafat Fondasi Interpretasi: Aku, Teks, Liyan, Fenomen","type":"book"},"locator":"215","uris":["http://www.mendeley.com/documents/?uuid=876d7e40-614c-4ea0-b44c-f23f4690b4ce"]}],"mendeley":{"formattedCitation":"(Riyanto, 2018, hal. 215)","plainTextFormattedCitation":"(Riyanto, 2018, hal. 215)","previouslyFormattedCitation":"(Riyanto, 2018, hal. 215)"},"properties":{"noteIndex":0},"schema":"https://github.com/citation-style-language/schema/raw/master/csl-citation.json"}</w:instrText>
      </w:r>
      <w:r w:rsidR="002106D3" w:rsidRPr="00B40C55">
        <w:rPr>
          <w:rFonts w:ascii="Times New Roman" w:eastAsia="Times New Roman" w:hAnsi="Times New Roman" w:cs="Times New Roman"/>
          <w:sz w:val="24"/>
          <w:szCs w:val="24"/>
        </w:rPr>
        <w:fldChar w:fldCharType="separate"/>
      </w:r>
      <w:r w:rsidR="002106D3" w:rsidRPr="00B40C55">
        <w:rPr>
          <w:rFonts w:ascii="Times New Roman" w:eastAsia="Times New Roman" w:hAnsi="Times New Roman" w:cs="Times New Roman"/>
          <w:noProof/>
          <w:sz w:val="24"/>
          <w:szCs w:val="24"/>
        </w:rPr>
        <w:t>(Riyanto, 2018, hal. 215)</w:t>
      </w:r>
      <w:r w:rsidR="002106D3" w:rsidRPr="00B40C55">
        <w:rPr>
          <w:rFonts w:ascii="Times New Roman" w:eastAsia="Times New Roman" w:hAnsi="Times New Roman" w:cs="Times New Roman"/>
          <w:sz w:val="24"/>
          <w:szCs w:val="24"/>
        </w:rPr>
        <w:fldChar w:fldCharType="end"/>
      </w:r>
      <w:r w:rsidR="002106D3" w:rsidRPr="00B40C55">
        <w:rPr>
          <w:rFonts w:ascii="Times New Roman" w:eastAsia="Times New Roman" w:hAnsi="Times New Roman" w:cs="Times New Roman"/>
          <w:sz w:val="24"/>
          <w:szCs w:val="24"/>
        </w:rPr>
        <w:t xml:space="preserve">. </w:t>
      </w:r>
      <w:r w:rsidRPr="00B40C55">
        <w:rPr>
          <w:rFonts w:ascii="Times New Roman" w:eastAsia="Times New Roman" w:hAnsi="Times New Roman" w:cs="Times New Roman"/>
          <w:color w:val="000000"/>
          <w:sz w:val="24"/>
          <w:szCs w:val="24"/>
        </w:rPr>
        <w:t xml:space="preserve">Kehadiran engkau menjadi bentuk aktualisasi konkret dari aku. Tanpa adanya engkau, aku tidak akan bisa mengaktualisasikan dirinya. Aku bisa ada karena engkau. </w:t>
      </w:r>
    </w:p>
    <w:p w14:paraId="0000005A" w14:textId="37543260" w:rsidR="008168F4" w:rsidRPr="00B40C55" w:rsidRDefault="00BA1CDA">
      <w:pPr>
        <w:spacing w:after="120" w:line="276" w:lineRule="auto"/>
        <w:ind w:firstLine="709"/>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Pandangan Buber terhadap relasi antar dua subyek tidak pernah berhenti pada satu titik. Relasi ini terus berjalan dan memiliki dinamikanya sendiri. Relasi antar manusia dapat digambarkan sebagai sebuah perjalanan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yang saling bertemu. Perjalanan ini tidak mungkin hanya berhenti pada satu titik, melainkan senantiasa memiliki tujuan baru antara satu dengan yang lain. “Bagi Buber, makna relasi tidak bisa bergerak di tempat. Seandainya bergerak di tempat saja, sebenarnya relasi menjadi tidak berarti. Perjumpaan menjadi aneh, lain dan tidak mencapai suatu keindahan dalam berelasi. Keindahan yang terletak dalam relasi terjadi pada saat orang saling menyapa, saling mengerti dan memahami. Relasi yang indah, terwujud dalam relasi timbal balik. Sebab melalui relasi timbal balik, manusia mendapatkan jaminan terhadap keindahan eksistensi manusia yang tiap saat adalah relasional, bertemu d</w:t>
      </w:r>
      <w:r w:rsidR="00962BEA" w:rsidRPr="00B40C55">
        <w:rPr>
          <w:rFonts w:ascii="Times New Roman" w:eastAsia="Times New Roman" w:hAnsi="Times New Roman" w:cs="Times New Roman"/>
          <w:color w:val="000000"/>
          <w:sz w:val="24"/>
          <w:szCs w:val="24"/>
        </w:rPr>
        <w:t>an berjumpa dengan manusia lain</w:t>
      </w:r>
      <w:r w:rsidRPr="00B40C55">
        <w:rPr>
          <w:rFonts w:ascii="Times New Roman" w:eastAsia="Times New Roman" w:hAnsi="Times New Roman" w:cs="Times New Roman"/>
          <w:color w:val="000000"/>
          <w:sz w:val="24"/>
          <w:szCs w:val="24"/>
        </w:rPr>
        <w:t>”</w:t>
      </w:r>
      <w:r w:rsidR="00962BEA" w:rsidRPr="00B40C55">
        <w:rPr>
          <w:rFonts w:ascii="Times New Roman" w:eastAsia="Times New Roman" w:hAnsi="Times New Roman" w:cs="Times New Roman"/>
          <w:color w:val="000000"/>
          <w:sz w:val="24"/>
          <w:szCs w:val="24"/>
        </w:rPr>
        <w:t xml:space="preserve"> </w:t>
      </w:r>
      <w:r w:rsidR="00962BEA" w:rsidRPr="00B40C55">
        <w:rPr>
          <w:rFonts w:ascii="Times New Roman" w:eastAsia="Times New Roman" w:hAnsi="Times New Roman" w:cs="Times New Roman"/>
          <w:color w:val="000000"/>
          <w:sz w:val="24"/>
          <w:szCs w:val="24"/>
        </w:rPr>
        <w:fldChar w:fldCharType="begin" w:fldLock="1"/>
      </w:r>
      <w:r w:rsidR="00962BEA" w:rsidRPr="00B40C55">
        <w:rPr>
          <w:rFonts w:ascii="Times New Roman" w:eastAsia="Times New Roman" w:hAnsi="Times New Roman" w:cs="Times New Roman"/>
          <w:color w:val="000000"/>
          <w:sz w:val="24"/>
          <w:szCs w:val="24"/>
        </w:rPr>
        <w:instrText>ADDIN CSL_CITATION {"citationItems":[{"id":"ITEM-1","itemData":{"DOI":"10.26593/mel.v30i3.1448.303-322","ISSN":"08520089","abstract":"When moving from one place to another, people encounter a variety of things and persons. They encounter physical things, meet other people, and interact with them in a way that might be sensed as ‘divine’. The meanings emerging through human interactions in life appear when there is a presence of other human beings in the surrounding. Humans realise their meaningfulness within themselves when others find the same thing as well, that is, in realising the presence. Life turns into a meaningful experience when human beings treat their neighbours as a human being, and not as an object that does not react or respond when encountered. Regarding the others as a representation of our own relatedness with the divine may enable us respect human life, more than we value ourselves, for we realise that our relationship with fellow human beings is not the same as with objects around us. Our relation with the divine is situated in connectedness with other people so as to experience the beauty in relation. The divine needs humans not because he is weak, but because he has the desire to save and to make human’s life meaningful.","author":[{"dropping-particle":"","family":"Hia","given":"Robeti","non-dropping-particle":"","parse-names":false,"suffix":""}],"container-title":"Melintas","id":"ITEM-1","issue":"3","issued":{"date-parts":[["2015"]]},"page":"303-322","title":"Konsep Relasi Manusia Berdasarkan Pemikiran Martin Buber","type":"article-journal","volume":"30"},"locator":"305","uris":["http://www.mendeley.com/documents/?uuid=32fa2cc6-59ff-4c68-9286-32f6cce610ec"]}],"mendeley":{"formattedCitation":"(Hia, 2015, hal. 305)","plainTextFormattedCitation":"(Hia, 2015, hal. 305)","previouslyFormattedCitation":"(Hia, 2015, hal. 305)"},"properties":{"noteIndex":0},"schema":"https://github.com/citation-style-language/schema/raw/master/csl-citation.json"}</w:instrText>
      </w:r>
      <w:r w:rsidR="00962BEA" w:rsidRPr="00B40C55">
        <w:rPr>
          <w:rFonts w:ascii="Times New Roman" w:eastAsia="Times New Roman" w:hAnsi="Times New Roman" w:cs="Times New Roman"/>
          <w:color w:val="000000"/>
          <w:sz w:val="24"/>
          <w:szCs w:val="24"/>
        </w:rPr>
        <w:fldChar w:fldCharType="separate"/>
      </w:r>
      <w:r w:rsidR="00962BEA" w:rsidRPr="00B40C55">
        <w:rPr>
          <w:rFonts w:ascii="Times New Roman" w:eastAsia="Times New Roman" w:hAnsi="Times New Roman" w:cs="Times New Roman"/>
          <w:noProof/>
          <w:color w:val="000000"/>
          <w:sz w:val="24"/>
          <w:szCs w:val="24"/>
        </w:rPr>
        <w:t>(Hia, 2015, hal. 305)</w:t>
      </w:r>
      <w:r w:rsidR="00962BEA" w:rsidRPr="00B40C55">
        <w:rPr>
          <w:rFonts w:ascii="Times New Roman" w:eastAsia="Times New Roman" w:hAnsi="Times New Roman" w:cs="Times New Roman"/>
          <w:color w:val="000000"/>
          <w:sz w:val="24"/>
          <w:szCs w:val="24"/>
        </w:rPr>
        <w:fldChar w:fldCharType="end"/>
      </w:r>
      <w:r w:rsidR="00962BEA" w:rsidRPr="00B40C55">
        <w:rPr>
          <w:rFonts w:ascii="Times New Roman" w:eastAsia="Times New Roman" w:hAnsi="Times New Roman" w:cs="Times New Roman"/>
          <w:color w:val="000000"/>
          <w:sz w:val="24"/>
          <w:szCs w:val="24"/>
        </w:rPr>
        <w:t>.</w:t>
      </w:r>
    </w:p>
    <w:p w14:paraId="0000005B" w14:textId="32921AFA" w:rsidR="008168F4" w:rsidRPr="00B40C55" w:rsidRDefault="00BA1CDA">
      <w:pPr>
        <w:spacing w:after="120" w:line="276" w:lineRule="auto"/>
        <w:ind w:firstLine="709"/>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 xml:space="preserve">Dalam konteks pandemi, ruang virtual menjadi ungkapan dari sosial. Aku ada dalam sosial jika aku terlibat dalam ruang virtual. Gambaran dari sosial yang penuh dengan pertemuan dan interaksi yang mendalam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kini tergeserkan dan terpendam dalam relasi virtual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Tentunya interaksi yang dihasilkan dalam komunikasi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tidaklah intens seperti sebelumnya. Interaksi virtual menggeser landasan dalam komunikasi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Komunikasi yang terjadi antar pribadi tidak mendapat porsi seperti pada umumnya. “Komunikasi antarpribadi berupaya mengembangkan hubungan antar sesama manusia, tujuannya mengurangi kesepian, mendapatkan pengetahuan/informasi, sampai pada menjalin suatu hubungan persahabatan yang akrab. Seseorang menjalin hubungan dikarenakan mengurangi kesepian yang muncul ketika kebutuhan interaksi akrab tidak terpenuhi, menguatkan dorongan karena semua manusia membutuhkan dorongan semangat dan salah satu cara terbaik untuk mendapatkannya adalah</w:t>
      </w:r>
      <w:r w:rsidR="00C950ED" w:rsidRPr="00B40C55">
        <w:rPr>
          <w:rFonts w:ascii="Times New Roman" w:eastAsia="Times New Roman" w:hAnsi="Times New Roman" w:cs="Times New Roman"/>
          <w:color w:val="000000"/>
          <w:sz w:val="24"/>
          <w:szCs w:val="24"/>
        </w:rPr>
        <w:t xml:space="preserve"> dengan interaksi antar manusia</w:t>
      </w:r>
      <w:r w:rsidRPr="00B40C55">
        <w:rPr>
          <w:rFonts w:ascii="Times New Roman" w:eastAsia="Times New Roman" w:hAnsi="Times New Roman" w:cs="Times New Roman"/>
          <w:color w:val="000000"/>
          <w:sz w:val="24"/>
          <w:szCs w:val="24"/>
        </w:rPr>
        <w:t>”</w:t>
      </w:r>
      <w:r w:rsidR="00C950ED" w:rsidRPr="00B40C55">
        <w:rPr>
          <w:rFonts w:ascii="Times New Roman" w:eastAsia="Times New Roman" w:hAnsi="Times New Roman" w:cs="Times New Roman"/>
          <w:color w:val="000000"/>
          <w:sz w:val="24"/>
          <w:szCs w:val="24"/>
        </w:rPr>
        <w:t xml:space="preserve"> </w:t>
      </w:r>
      <w:r w:rsidR="00554244" w:rsidRPr="00B40C55">
        <w:rPr>
          <w:rFonts w:ascii="Times New Roman" w:eastAsia="Times New Roman" w:hAnsi="Times New Roman" w:cs="Times New Roman"/>
          <w:color w:val="000000"/>
          <w:sz w:val="24"/>
          <w:szCs w:val="24"/>
        </w:rPr>
        <w:fldChar w:fldCharType="begin" w:fldLock="1"/>
      </w:r>
      <w:r w:rsidR="00276965" w:rsidRPr="00B40C55">
        <w:rPr>
          <w:rFonts w:ascii="Times New Roman" w:eastAsia="Times New Roman" w:hAnsi="Times New Roman" w:cs="Times New Roman"/>
          <w:color w:val="000000"/>
          <w:sz w:val="24"/>
          <w:szCs w:val="24"/>
        </w:rPr>
        <w:instrText>ADDIN CSL_CITATION {"citationItems":[{"id":"ITEM-1","itemData":{"abstract":"Menuju persahabatan antar mahasiswa beda etnis atau suku FISIP Universitas Tadulako melalui komunikasi antarpribadi berlangsung melalui ragam etnis asli maupun etnis dari luar kota Palu Sulawesi Tengah, seperti, Etnis Kaili dan etnis Bugis/Makassar, etnik Kaili dan Jawa dan etnik Bugis dan Jawa. Permasalahannya adalah bagaimana tahapan menuju persahabatan mahasiswa beda etnis melalui komunikasi antarpribadi di FISIP Universitas Tadulako. Tujuannya adalah untuk menguraikan tahapan menuju persahabatan mahasiswa beda etnis melalui komunikasi antarpribadi dan menerangkan proses menuju persahabatan beda etnis mahasiswa. Untuk menemukan jawaban permasalahan penelitian tersebut digunakan metode penelitian dengan pendekatan studi kasus selanjutnya data data yang dikumpulkan melalui wawancara mendalam dan observasi dianalisis menggunakan pendekatan kualitataif. Hasil penelitian menemukan bahwa Menuju persahabatan melalui komunikasi antarpribadi mahasiswa Fisip Universitas Tadulako adalah melalui tahapan orientasi. Tahap paling awal dari komunikasi antarpribadi yang terjadi pada tingkat pribadi masing-masing. Kemudian berlanjut tahap komunikasi antarpribadi yang lebih “tanpa beban dan santai” di mana komunikasi sering kali berjalan spontan dan individu membuat keputusan yang cepat, sering kali dengan sedikit memberikan perhatian untuk hubungan secara keseluruhan. Tahap ini ditandai munculnya hubungan persahabatan yang dekat atau hubungan antara mahasisiwa, sehingga komitmen yang lebih besar dan perasaan yang lebih nyaman terhadap pihak lainnya juga menjadi ciri tahap ini. Demikian pula, perkembangan menuju persahabatan melalui komunikasi antarpribadi mahasisiwa beda etnis ditandai dengan ditandai dengan adanya perilaku saling kritik, karena penggunaan bahasa daerah masing- masing, atau kesalahan interpretasi makna bahasa komunikasi masing-masing pihak. Namun, belum berpotensi mampu mengancam kelangsungan hubungan yang sudah terbina. Kata","author":[{"dropping-particle":"","family":"Arianto","given":"","non-dropping-particle":"","parse-names":false,"suffix":""}],"container-title":"KRITIS: Jurnal Ilmu Sosial dan Ilmu Politik Universitas Hasanuddin","id":"ITEM-1","issue":"2","issued":{"date-parts":[["2015"]]},"page":"219-229","title":"\"Menuju Persahabatan\" Melalui Komunikasi Antarpribadi Mahasiswa Beda Etnis (Studi Kasus Di Fakultas Ilmu Sosial dan Ilmu Politik Universitas Tadulako)","type":"article-journal","volume":"1"},"locator":"220","uris":["http://www.mendeley.com/documents/?uuid=f1799fa4-7f8b-49f4-9ee2-9448adbbe4d2"]}],"mendeley":{"formattedCitation":"(Arianto, 2015, hal. 220)","plainTextFormattedCitation":"(Arianto, 2015, hal. 220)","previouslyFormattedCitation":"(Arianto, 2015, hal. 220)"},"properties":{"noteIndex":0},"schema":"https://github.com/citation-style-language/schema/raw/master/csl-citation.json"}</w:instrText>
      </w:r>
      <w:r w:rsidR="00554244" w:rsidRPr="00B40C55">
        <w:rPr>
          <w:rFonts w:ascii="Times New Roman" w:eastAsia="Times New Roman" w:hAnsi="Times New Roman" w:cs="Times New Roman"/>
          <w:color w:val="000000"/>
          <w:sz w:val="24"/>
          <w:szCs w:val="24"/>
        </w:rPr>
        <w:fldChar w:fldCharType="separate"/>
      </w:r>
      <w:r w:rsidR="00554244" w:rsidRPr="00B40C55">
        <w:rPr>
          <w:rFonts w:ascii="Times New Roman" w:eastAsia="Times New Roman" w:hAnsi="Times New Roman" w:cs="Times New Roman"/>
          <w:noProof/>
          <w:color w:val="000000"/>
          <w:sz w:val="24"/>
          <w:szCs w:val="24"/>
        </w:rPr>
        <w:t>(Arianto, 2015, hal. 220)</w:t>
      </w:r>
      <w:r w:rsidR="00554244" w:rsidRPr="00B40C55">
        <w:rPr>
          <w:rFonts w:ascii="Times New Roman" w:eastAsia="Times New Roman" w:hAnsi="Times New Roman" w:cs="Times New Roman"/>
          <w:color w:val="000000"/>
          <w:sz w:val="24"/>
          <w:szCs w:val="24"/>
        </w:rPr>
        <w:fldChar w:fldCharType="end"/>
      </w:r>
      <w:r w:rsidR="00C950ED" w:rsidRPr="00B40C55">
        <w:rPr>
          <w:rFonts w:ascii="Times New Roman" w:eastAsia="Times New Roman" w:hAnsi="Times New Roman" w:cs="Times New Roman"/>
          <w:color w:val="000000"/>
          <w:sz w:val="24"/>
          <w:szCs w:val="24"/>
        </w:rPr>
        <w:t>.</w:t>
      </w:r>
    </w:p>
    <w:p w14:paraId="0000005C" w14:textId="6EC6A132" w:rsidR="008168F4" w:rsidRPr="00B40C55" w:rsidRDefault="00BA1CDA">
      <w:pPr>
        <w:spacing w:after="120" w:line="276" w:lineRule="auto"/>
        <w:ind w:firstLine="709"/>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color w:val="000000"/>
          <w:sz w:val="24"/>
          <w:szCs w:val="24"/>
        </w:rPr>
        <w:t>Komunikasi dalam masa pandemi memang secara terbatas dan seringkali meniadakan perjumpaan langsung. Namun jika melihat secara sederhana, pertemuan antar subyek dalam ruang virtual adalah juga sebuah perjumpaan. Hal ini juga ditegaskan oleh Martin Buber. “Buber memiliki pandangan bahwa realitas hidup manusia adalah perjumpaan. Perjumpaan seseorang dengan orang lain tidak pernah berhenti. Setiap hari kita selalu berjumpa dengan orang lain. Oleh sebab itu, relasi di antara manusia selalu ada dan selalu seimbang. Relasi manusia tidak pernah asimetris dalam pemikiran Mar</w:t>
      </w:r>
      <w:r w:rsidR="00962BEA" w:rsidRPr="00B40C55">
        <w:rPr>
          <w:rFonts w:ascii="Times New Roman" w:eastAsia="Times New Roman" w:hAnsi="Times New Roman" w:cs="Times New Roman"/>
          <w:color w:val="000000"/>
          <w:sz w:val="24"/>
          <w:szCs w:val="24"/>
        </w:rPr>
        <w:t xml:space="preserve">tin Buber” </w:t>
      </w:r>
      <w:r w:rsidR="00962BEA" w:rsidRPr="00B40C55">
        <w:rPr>
          <w:rFonts w:ascii="Times New Roman" w:eastAsia="Times New Roman" w:hAnsi="Times New Roman" w:cs="Times New Roman"/>
          <w:color w:val="000000"/>
          <w:sz w:val="24"/>
          <w:szCs w:val="24"/>
        </w:rPr>
        <w:fldChar w:fldCharType="begin" w:fldLock="1"/>
      </w:r>
      <w:r w:rsidR="00962BEA" w:rsidRPr="00B40C55">
        <w:rPr>
          <w:rFonts w:ascii="Times New Roman" w:eastAsia="Times New Roman" w:hAnsi="Times New Roman" w:cs="Times New Roman"/>
          <w:color w:val="000000"/>
          <w:sz w:val="24"/>
          <w:szCs w:val="24"/>
        </w:rPr>
        <w:instrText>ADDIN CSL_CITATION {"citationItems":[{"id":"ITEM-1","itemData":{"DOI":"10.26593/mel.v30i3.1448.303-322","ISSN":"08520089","abstract":"When moving from one place to another, people encounter a variety of things and persons. They encounter physical things, meet other people, and interact with them in a way that might be sensed as ‘divine’. The meanings emerging through human interactions in life appear when there is a presence of other human beings in the surrounding. Humans realise their meaningfulness within themselves when others find the same thing as well, that is, in realising the presence. Life turns into a meaningful experience when human beings treat their neighbours as a human being, and not as an object that does not react or respond when encountered. Regarding the others as a representation of our own relatedness with the divine may enable us respect human life, more than we value ourselves, for we realise that our relationship with fellow human beings is not the same as with objects around us. Our relation with the divine is situated in connectedness with other people so as to experience the beauty in relation. The divine needs humans not because he is weak, but because he has the desire to save and to make human’s life meaningful.","author":[{"dropping-particle":"","family":"Hia","given":"Robeti","non-dropping-particle":"","parse-names":false,"suffix":""}],"container-title":"Melintas","id":"ITEM-1","issue":"3","issued":{"date-parts":[["2015"]]},"page":"303-322","title":"Konsep Relasi Manusia Berdasarkan Pemikiran Martin Buber","type":"article-journal","volume":"30"},"locator":"309","uris":["http://www.mendeley.com/documents/?uuid=32fa2cc6-59ff-4c68-9286-32f6cce610ec"]}],"mendeley":{"formattedCitation":"(Hia, 2015, hal. 309)","plainTextFormattedCitation":"(Hia, 2015, hal. 309)","previouslyFormattedCitation":"(Hia, 2015, hal. 309)"},"properties":{"noteIndex":0},"schema":"https://github.com/citation-style-language/schema/raw/master/csl-citation.json"}</w:instrText>
      </w:r>
      <w:r w:rsidR="00962BEA" w:rsidRPr="00B40C55">
        <w:rPr>
          <w:rFonts w:ascii="Times New Roman" w:eastAsia="Times New Roman" w:hAnsi="Times New Roman" w:cs="Times New Roman"/>
          <w:color w:val="000000"/>
          <w:sz w:val="24"/>
          <w:szCs w:val="24"/>
        </w:rPr>
        <w:fldChar w:fldCharType="separate"/>
      </w:r>
      <w:r w:rsidR="00962BEA" w:rsidRPr="00B40C55">
        <w:rPr>
          <w:rFonts w:ascii="Times New Roman" w:eastAsia="Times New Roman" w:hAnsi="Times New Roman" w:cs="Times New Roman"/>
          <w:noProof/>
          <w:color w:val="000000"/>
          <w:sz w:val="24"/>
          <w:szCs w:val="24"/>
        </w:rPr>
        <w:t>(Hia, 2015, hal. 309)</w:t>
      </w:r>
      <w:r w:rsidR="00962BEA" w:rsidRPr="00B40C55">
        <w:rPr>
          <w:rFonts w:ascii="Times New Roman" w:eastAsia="Times New Roman" w:hAnsi="Times New Roman" w:cs="Times New Roman"/>
          <w:color w:val="000000"/>
          <w:sz w:val="24"/>
          <w:szCs w:val="24"/>
        </w:rPr>
        <w:fldChar w:fldCharType="end"/>
      </w:r>
      <w:r w:rsidR="00962BEA" w:rsidRPr="00B40C55">
        <w:rPr>
          <w:rFonts w:ascii="Times New Roman" w:eastAsia="Times New Roman" w:hAnsi="Times New Roman" w:cs="Times New Roman"/>
          <w:color w:val="000000"/>
          <w:sz w:val="24"/>
          <w:szCs w:val="24"/>
        </w:rPr>
        <w:t xml:space="preserve">. </w:t>
      </w:r>
      <w:r w:rsidRPr="00B40C55">
        <w:rPr>
          <w:rFonts w:ascii="Times New Roman" w:eastAsia="Times New Roman" w:hAnsi="Times New Roman" w:cs="Times New Roman"/>
          <w:color w:val="000000"/>
          <w:sz w:val="24"/>
          <w:szCs w:val="24"/>
        </w:rPr>
        <w:t xml:space="preserve"> relasi manusia kemudian berjalan seimbang. Antar </w:t>
      </w:r>
      <w:r w:rsidRPr="00B40C55">
        <w:rPr>
          <w:rFonts w:ascii="Times New Roman" w:eastAsia="Times New Roman" w:hAnsi="Times New Roman" w:cs="Times New Roman"/>
          <w:sz w:val="24"/>
          <w:szCs w:val="24"/>
        </w:rPr>
        <w:t>subjek</w:t>
      </w:r>
      <w:r w:rsidRPr="00B40C55">
        <w:rPr>
          <w:rFonts w:ascii="Times New Roman" w:eastAsia="Times New Roman" w:hAnsi="Times New Roman" w:cs="Times New Roman"/>
          <w:color w:val="000000"/>
          <w:sz w:val="24"/>
          <w:szCs w:val="24"/>
        </w:rPr>
        <w:t xml:space="preserve"> terbentuk sebuah relasi yang simetris saling timbal balik satu dengan yang lain. Meskipun tertutup dalam sebuah ruang virtual, relasi itu tetaplah sebuah relasi antar dua orang subyek. Secara garis besar memang relasi mereka terbatas dan tidak sebebas sebelumnya. Namun keterbatasan ini tidak serta-merta menghilangkan makna dari relasi itu, melainkan menggesernya ke level yang berbeda. </w:t>
      </w:r>
    </w:p>
    <w:p w14:paraId="0000005D" w14:textId="78AC61EE"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color w:val="000000"/>
          <w:sz w:val="24"/>
          <w:szCs w:val="24"/>
        </w:rPr>
        <w:t xml:space="preserve">Aku dan </w:t>
      </w:r>
      <w:r w:rsidRPr="00B40C55">
        <w:rPr>
          <w:rFonts w:ascii="Times New Roman" w:eastAsia="Times New Roman" w:hAnsi="Times New Roman" w:cs="Times New Roman"/>
          <w:i/>
          <w:color w:val="000000"/>
          <w:sz w:val="24"/>
          <w:szCs w:val="24"/>
        </w:rPr>
        <w:t>liyan</w:t>
      </w:r>
      <w:r w:rsidRPr="00B40C55">
        <w:rPr>
          <w:rFonts w:ascii="Times New Roman" w:eastAsia="Times New Roman" w:hAnsi="Times New Roman" w:cs="Times New Roman"/>
          <w:color w:val="000000"/>
          <w:sz w:val="24"/>
          <w:szCs w:val="24"/>
        </w:rPr>
        <w:t xml:space="preserve"> menjadi relasi komunikasi yang menggambarkan relasi antar manusia yang seimbang dan sejajar. Semua subyek menjadi sama dan saling mengaktualisasikan dirinya. Komunikasi aku dan </w:t>
      </w:r>
      <w:r w:rsidRPr="00B40C55">
        <w:rPr>
          <w:rFonts w:ascii="Times New Roman" w:eastAsia="Times New Roman" w:hAnsi="Times New Roman" w:cs="Times New Roman"/>
          <w:i/>
          <w:color w:val="000000"/>
          <w:sz w:val="24"/>
          <w:szCs w:val="24"/>
        </w:rPr>
        <w:t>liyan</w:t>
      </w:r>
      <w:r w:rsidRPr="00B40C55">
        <w:rPr>
          <w:rFonts w:ascii="Times New Roman" w:eastAsia="Times New Roman" w:hAnsi="Times New Roman" w:cs="Times New Roman"/>
          <w:color w:val="000000"/>
          <w:sz w:val="24"/>
          <w:szCs w:val="24"/>
        </w:rPr>
        <w:t xml:space="preserve"> dalam ruang virtual hanyalah sampai pada </w:t>
      </w:r>
      <w:r w:rsidR="006626E9" w:rsidRPr="00B40C55">
        <w:rPr>
          <w:rFonts w:ascii="Times New Roman" w:eastAsia="Times New Roman" w:hAnsi="Times New Roman" w:cs="Times New Roman"/>
          <w:color w:val="000000"/>
          <w:sz w:val="24"/>
          <w:szCs w:val="24"/>
        </w:rPr>
        <w:t xml:space="preserve">taraf tahu dan tidak mengenal. </w:t>
      </w:r>
      <w:r w:rsidRPr="00B40C55">
        <w:rPr>
          <w:rFonts w:ascii="Times New Roman" w:eastAsia="Times New Roman" w:hAnsi="Times New Roman" w:cs="Times New Roman"/>
          <w:sz w:val="24"/>
          <w:szCs w:val="24"/>
        </w:rPr>
        <w:t xml:space="preserve">“Pertemuan tatap muka secara berhadapan dapat dilaksanakan dalam jarak jauh yang </w:t>
      </w:r>
      <w:r w:rsidR="006626E9" w:rsidRPr="00B40C55">
        <w:rPr>
          <w:rFonts w:ascii="Times New Roman" w:eastAsia="Times New Roman" w:hAnsi="Times New Roman" w:cs="Times New Roman"/>
          <w:sz w:val="24"/>
          <w:szCs w:val="24"/>
        </w:rPr>
        <w:t xml:space="preserve">sangat jauh melalui tahap citra </w:t>
      </w:r>
      <w:r w:rsidRPr="00B40C55">
        <w:rPr>
          <w:rFonts w:ascii="Times New Roman" w:eastAsia="Times New Roman" w:hAnsi="Times New Roman" w:cs="Times New Roman"/>
          <w:sz w:val="24"/>
          <w:szCs w:val="24"/>
        </w:rPr>
        <w:t>”</w:t>
      </w:r>
      <w:r w:rsidR="00276965" w:rsidRPr="00B40C55">
        <w:rPr>
          <w:rFonts w:ascii="Times New Roman" w:eastAsia="Times New Roman" w:hAnsi="Times New Roman" w:cs="Times New Roman"/>
          <w:sz w:val="24"/>
          <w:szCs w:val="24"/>
        </w:rPr>
        <w:t xml:space="preserve"> </w:t>
      </w:r>
      <w:r w:rsidR="00276965" w:rsidRPr="00B40C55">
        <w:rPr>
          <w:rFonts w:ascii="Times New Roman" w:eastAsia="Times New Roman" w:hAnsi="Times New Roman" w:cs="Times New Roman"/>
          <w:sz w:val="24"/>
          <w:szCs w:val="24"/>
        </w:rPr>
        <w:fldChar w:fldCharType="begin" w:fldLock="1"/>
      </w:r>
      <w:r w:rsidR="00F8212E" w:rsidRPr="00B40C55">
        <w:rPr>
          <w:rFonts w:ascii="Times New Roman" w:eastAsia="Times New Roman" w:hAnsi="Times New Roman" w:cs="Times New Roman"/>
          <w:sz w:val="24"/>
          <w:szCs w:val="24"/>
        </w:rPr>
        <w:instrText>ADDIN CSL_CITATION {"citationItems":[{"id":"ITEM-1","itemData":{"author":[{"dropping-particle":"","family":"Putra","given":"Aucky","non-dropping-particle":"","parse-names":false,"suffix":""}],"container-title":"Jurnal Fakultas Ilmu Sosial dan Ilmu Politik","id":"ITEM-1","issued":{"date-parts":[["2014"]]},"title":"Peran Smartphone dalam Interaksi Sosial Anak Muda (Studi Deskripsi kualitatif Peran Smartphone Dalam Kelompok Persahabatan Anak Muda)","type":"article-journal"},"uris":["http://www.mendeley.com/documents/?uuid=db2e5497-726a-4223-81be-64d0d3856b59"]}],"mendeley":{"formattedCitation":"(Putra, 2014)","plainTextFormattedCitation":"(Putra, 2014)","previouslyFormattedCitation":"(Putra, 2014)"},"properties":{"noteIndex":0},"schema":"https://github.com/citation-style-language/schema/raw/master/csl-citation.json"}</w:instrText>
      </w:r>
      <w:r w:rsidR="00276965" w:rsidRPr="00B40C55">
        <w:rPr>
          <w:rFonts w:ascii="Times New Roman" w:eastAsia="Times New Roman" w:hAnsi="Times New Roman" w:cs="Times New Roman"/>
          <w:sz w:val="24"/>
          <w:szCs w:val="24"/>
        </w:rPr>
        <w:fldChar w:fldCharType="separate"/>
      </w:r>
      <w:r w:rsidR="00276965" w:rsidRPr="00B40C55">
        <w:rPr>
          <w:rFonts w:ascii="Times New Roman" w:eastAsia="Times New Roman" w:hAnsi="Times New Roman" w:cs="Times New Roman"/>
          <w:noProof/>
          <w:sz w:val="24"/>
          <w:szCs w:val="24"/>
        </w:rPr>
        <w:t>(Putra, 2014)</w:t>
      </w:r>
      <w:r w:rsidR="00276965" w:rsidRPr="00B40C55">
        <w:rPr>
          <w:rFonts w:ascii="Times New Roman" w:eastAsia="Times New Roman" w:hAnsi="Times New Roman" w:cs="Times New Roman"/>
          <w:sz w:val="24"/>
          <w:szCs w:val="24"/>
        </w:rPr>
        <w:fldChar w:fldCharType="end"/>
      </w:r>
      <w:r w:rsidR="006626E9" w:rsidRPr="00B40C55">
        <w:rPr>
          <w:rFonts w:ascii="Times New Roman" w:eastAsia="Times New Roman" w:hAnsi="Times New Roman" w:cs="Times New Roman"/>
          <w:sz w:val="24"/>
          <w:szCs w:val="24"/>
        </w:rPr>
        <w:t>.</w:t>
      </w:r>
      <w:r w:rsidRPr="00B40C55">
        <w:rPr>
          <w:rFonts w:ascii="Times New Roman" w:eastAsia="Times New Roman" w:hAnsi="Times New Roman" w:cs="Times New Roman"/>
          <w:sz w:val="24"/>
          <w:szCs w:val="24"/>
        </w:rPr>
        <w:t xml:space="preserve"> Akhirnya mereka tidak lagi bertemu secara langsung.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 xml:space="preserve">hanyalah sebatas ruang virtual yang bisa dihubungi dalam jangka waktu tertentu. Aku dan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 xml:space="preserve">membentuk sosial dalam perjumpaannya di dalam ruang virtual. Dengan kata lain, sosial yang dibentuk adalah juga sosial virtual. Melalui hal ini, mereka mampu berkomunikasi satu dengan yang lain, bahkan lebih dari itu, mereka mampu menciptakan dunia mereka dalam dunia virtual. </w:t>
      </w:r>
    </w:p>
    <w:p w14:paraId="505DA811" w14:textId="3930D531" w:rsidR="00962BEA" w:rsidRPr="00B40C55" w:rsidRDefault="00BA1CDA" w:rsidP="00962BEA">
      <w:pPr>
        <w:spacing w:after="120" w:line="276" w:lineRule="auto"/>
        <w:ind w:firstLine="709"/>
        <w:jc w:val="both"/>
        <w:rPr>
          <w:rFonts w:ascii="Times New Roman" w:eastAsia="Times New Roman" w:hAnsi="Times New Roman" w:cs="Times New Roman"/>
          <w:color w:val="000000"/>
          <w:sz w:val="24"/>
          <w:szCs w:val="24"/>
        </w:rPr>
      </w:pPr>
      <w:r w:rsidRPr="00B40C55">
        <w:rPr>
          <w:rFonts w:ascii="Times New Roman" w:eastAsia="Times New Roman" w:hAnsi="Times New Roman" w:cs="Times New Roman"/>
          <w:sz w:val="24"/>
          <w:szCs w:val="24"/>
        </w:rPr>
        <w:t>Akhirnya sosial virtual adalah bentukan baru dari masyarakat di era pandemi. Secara sederhana dapat dijelaskan bahwa sosial virtual adalah tempat setiap individu mengaktualisasikan dirinya secara virtual dalam konteks pandemi. Perjumpaan yang mereka alami adalah perjumpaan dalam ruang virtual. Kesan yang mereka dalami adalah kesan masing-masing pribadi yang didapat dalam ruang virtual. Aktualitas di luar ruang virtual ini menjadi semacam dunia yang lain daripada sebelumnya. Selama masa pandemi, setiap individu menyibukkan diri agar tetap sehat serta membagi waktunya untuk tetap berelasi dengan sesamanya. Tentu hal ini bukanlah hal yang mudah begitu saja. Singkat kata, perjumpaan dalam sosial virtual dapat digambarkan sebagai perjumpaan sementara. Meski diantara kedua subyek “tidak ada yang merasa berada di tempat asing bila ada perjumpaan di antara yang sedang bertemu. Tidak ada yang merasa disingkirkan atau dikucilkan, melainkan semua merasa sebagai bagian dari sebuah institusi yang telah dibangun bersama. Komunikasi yang otentik adalah dialog di antara dua orang yang sedang bertemu. Bukan dialog yang hanya terjadi untuk satu orang saja, tetapi ada komunikasi timbal balik. Sebab, bila komunikasi hanya terjadi untuk satu orang saja, itu bukan dialog manusiawi, tetapi relasi antara Aku den</w:t>
      </w:r>
      <w:r w:rsidR="00962BEA" w:rsidRPr="00B40C55">
        <w:rPr>
          <w:rFonts w:ascii="Times New Roman" w:eastAsia="Times New Roman" w:hAnsi="Times New Roman" w:cs="Times New Roman"/>
          <w:sz w:val="24"/>
          <w:szCs w:val="24"/>
        </w:rPr>
        <w:t xml:space="preserve">gan benda yang ada di sekitarku” </w:t>
      </w:r>
      <w:r w:rsidR="00962BEA" w:rsidRPr="00B40C55">
        <w:rPr>
          <w:rFonts w:ascii="Times New Roman" w:eastAsia="Times New Roman" w:hAnsi="Times New Roman" w:cs="Times New Roman"/>
          <w:color w:val="000000"/>
          <w:sz w:val="24"/>
          <w:szCs w:val="24"/>
        </w:rPr>
        <w:fldChar w:fldCharType="begin" w:fldLock="1"/>
      </w:r>
      <w:r w:rsidR="00554244" w:rsidRPr="00B40C55">
        <w:rPr>
          <w:rFonts w:ascii="Times New Roman" w:eastAsia="Times New Roman" w:hAnsi="Times New Roman" w:cs="Times New Roman"/>
          <w:color w:val="000000"/>
          <w:sz w:val="24"/>
          <w:szCs w:val="24"/>
        </w:rPr>
        <w:instrText>ADDIN CSL_CITATION {"citationItems":[{"id":"ITEM-1","itemData":{"DOI":"10.26593/mel.v30i3.1448.303-322","ISSN":"08520089","abstract":"When moving from one place to another, people encounter a variety of things and persons. They encounter physical things, meet other people, and interact with them in a way that might be sensed as ‘divine’. The meanings emerging through human interactions in life appear when there is a presence of other human beings in the surrounding. Humans realise their meaningfulness within themselves when others find the same thing as well, that is, in realising the presence. Life turns into a meaningful experience when human beings treat their neighbours as a human being, and not as an object that does not react or respond when encountered. Regarding the others as a representation of our own relatedness with the divine may enable us respect human life, more than we value ourselves, for we realise that our relationship with fellow human beings is not the same as with objects around us. Our relation with the divine is situated in connectedness with other people so as to experience the beauty in relation. The divine needs humans not because he is weak, but because he has the desire to save and to make human’s life meaningful.","author":[{"dropping-particle":"","family":"Hia","given":"Robeti","non-dropping-particle":"","parse-names":false,"suffix":""}],"container-title":"Melintas","id":"ITEM-1","issue":"3","issued":{"date-parts":[["2015"]]},"page":"303-322","title":"Konsep Relasi Manusia Berdasarkan Pemikiran Martin Buber","type":"article-journal","volume":"30"},"locator":"313","uris":["http://www.mendeley.com/documents/?uuid=32fa2cc6-59ff-4c68-9286-32f6cce610ec"]}],"mendeley":{"formattedCitation":"(Hia, 2015, hal. 313)","plainTextFormattedCitation":"(Hia, 2015, hal. 313)","previouslyFormattedCitation":"(Hia, 2015, hal. 313)"},"properties":{"noteIndex":0},"schema":"https://github.com/citation-style-language/schema/raw/master/csl-citation.json"}</w:instrText>
      </w:r>
      <w:r w:rsidR="00962BEA" w:rsidRPr="00B40C55">
        <w:rPr>
          <w:rFonts w:ascii="Times New Roman" w:eastAsia="Times New Roman" w:hAnsi="Times New Roman" w:cs="Times New Roman"/>
          <w:color w:val="000000"/>
          <w:sz w:val="24"/>
          <w:szCs w:val="24"/>
        </w:rPr>
        <w:fldChar w:fldCharType="separate"/>
      </w:r>
      <w:r w:rsidR="00962BEA" w:rsidRPr="00B40C55">
        <w:rPr>
          <w:rFonts w:ascii="Times New Roman" w:eastAsia="Times New Roman" w:hAnsi="Times New Roman" w:cs="Times New Roman"/>
          <w:noProof/>
          <w:color w:val="000000"/>
          <w:sz w:val="24"/>
          <w:szCs w:val="24"/>
        </w:rPr>
        <w:t>(Hia, 2015, hal. 313)</w:t>
      </w:r>
      <w:r w:rsidR="00962BEA" w:rsidRPr="00B40C55">
        <w:rPr>
          <w:rFonts w:ascii="Times New Roman" w:eastAsia="Times New Roman" w:hAnsi="Times New Roman" w:cs="Times New Roman"/>
          <w:color w:val="000000"/>
          <w:sz w:val="24"/>
          <w:szCs w:val="24"/>
        </w:rPr>
        <w:fldChar w:fldCharType="end"/>
      </w:r>
      <w:r w:rsidR="00962BEA" w:rsidRPr="00B40C55">
        <w:rPr>
          <w:rFonts w:ascii="Times New Roman" w:eastAsia="Times New Roman" w:hAnsi="Times New Roman" w:cs="Times New Roman"/>
          <w:color w:val="000000"/>
          <w:sz w:val="24"/>
          <w:szCs w:val="24"/>
        </w:rPr>
        <w:t>.</w:t>
      </w:r>
    </w:p>
    <w:p w14:paraId="0000005F" w14:textId="7777777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Dengan demikian, aku d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bertemu dalam sebuah masyarakat virtual. Perjumpaan yang tidak mengharuskan diriku memberikan tangan kepada sesamaku, melainkan mengharuskan aku untuk duduk dan menatap layer untuk bertemu sesamaku. Sosial ini unik dan terlahir begitu saja. Namun di dalam sosial virtual ini berkembang sebuah nilai yang otentik yaitu nilai partisipatif. Meski dulu makna partisipasi setiap individu sangatlah tinggi, kini pergeseran makna partisipatif dalam sosialnya sangatlah berpengaruh. Setiap individu dapat berinteraksi dengan mudah dan tetap berkembang dalam sosial baik melalui virtual maupun secara langsung. Pengalaman sosial virtual adalah pengalaman bersama yang menjadi pengalaman setiap individu dalam relasinya dengan individu lain.</w:t>
      </w:r>
    </w:p>
    <w:p w14:paraId="00000060"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SIMPULAN</w:t>
      </w:r>
    </w:p>
    <w:p w14:paraId="00000061" w14:textId="7777777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Kehadiran individu dalam konteks sosial adalah sebuah kehadiran yang utuh dan penuh. Hal ini berarti bahwa setiap individu mengaktualkan dirinya dalam sosial masyarakat. Individu sebagai aku yang berelasi dengan sosial memiliki peran dan konteksnya masing-masing. Tiap individu adalah cerminan dari tiap-tiap sosial. Aku dan liyan menjadi gambaran yang aktual. Di antara keduanya terbangun relasi yang mendalam. Aku tidak pernah bisa terlepas dari konteks sosial, begitu pula dengan sosial yang tidak akan bisa menidakkan aku.</w:t>
      </w:r>
    </w:p>
    <w:p w14:paraId="00000062" w14:textId="7777777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Aku sebagai subjek adalah aku yang mengalami segala fenomen dan ia menjadi tuan atas fenomen itu. Ia menjadi fondasi dari pengalaman subyektif. Kehadiran ku sebagai individu adalah sebuah bentuk dari aktualisasi diri. Ketika individu mengaktualisasikan dirinya sebagai subjek atas fenomen maka disaat itulah dia menjalin dialog deng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di sekitarnya. Dialogalitas antara aku d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menjadi simbol yang kuat adanya sosial. Aku dialogal menjadi kodrat penuh yang menampilkan diri di hadapan realitas. Dengan terciptanya dialog maka sosial pun tercipta dan semakin kuat di dalamnya.</w:t>
      </w:r>
    </w:p>
    <w:p w14:paraId="00000063" w14:textId="7777777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Sosial sendiri dimaknai sebagai ungkapan realitas dari masing-masing individu. Setiap individu yang mengaktualisasikan dirinya maka ia menciptakan relasi dalam sosial yang mendalam. Keberadaan aku secara penuh dalam pengungkapan diri bersama individu lain, itulah yang kemudian disebut sebagai sosial. Sosial menghadirkan aku dan </w:t>
      </w:r>
      <w:r w:rsidRPr="00B40C55">
        <w:rPr>
          <w:rFonts w:ascii="Times New Roman" w:eastAsia="Times New Roman" w:hAnsi="Times New Roman" w:cs="Times New Roman"/>
          <w:i/>
          <w:sz w:val="24"/>
          <w:szCs w:val="24"/>
        </w:rPr>
        <w:t xml:space="preserve">liyan </w:t>
      </w:r>
      <w:r w:rsidRPr="00B40C55">
        <w:rPr>
          <w:rFonts w:ascii="Times New Roman" w:eastAsia="Times New Roman" w:hAnsi="Times New Roman" w:cs="Times New Roman"/>
          <w:sz w:val="24"/>
          <w:szCs w:val="24"/>
        </w:rPr>
        <w:t>yang membawa serta dirinya masing-masing tanpa memisahkan ke-aku-an dari liyan. Dengan demikian, individu dimengerti sebagai aku yang mengaktualisasikan dirinya dalam sosial bersama dengan individu lain. Sedangkan sosial adalah suatu bentuk aktualisasi dari masing-masing individu yang menjalin relasi mendalam dan saling mendukung dalam perwujudan diri secara penuh.</w:t>
      </w:r>
    </w:p>
    <w:p w14:paraId="00000064" w14:textId="5B6A47A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Keterlibatan aku sebagai individu di dalam konteks sosial merupakan keterlibatan aktif. Keterlibatan ini menuntut suatu kehadiran nyata dan secara langsung dari diri setiap subjek. Dalam konteks pandemi </w:t>
      </w:r>
      <w:r w:rsidR="00A7050B"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 xml:space="preserve">, keterlibatan individu melalui cara yang baru. Individu tetap bisa hadir bagi sesamanya dalam lingkup sosial tanpa adanya pertemuan langsung. Kini keterlibatan individu adalah keterlibatan berjarak. Dengan kata lain, aku hadir bagi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dalam duniavirtual, dunia yang “mirip” dengan realitas. Keterlibatan ini membentuk relasi baru antara aku dan sosial. Keterlibatan ku sebagai individu bukan lagi keterlibatan dengan kehadiran langsung, melainkan aku terlibat dengan jarak yang berbeda.</w:t>
      </w:r>
    </w:p>
    <w:p w14:paraId="00000065" w14:textId="574DAD47" w:rsidR="008168F4" w:rsidRPr="00B40C55" w:rsidRDefault="00BA1CDA">
      <w:pPr>
        <w:spacing w:after="120" w:line="276" w:lineRule="auto"/>
        <w:ind w:firstLine="720"/>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Hal yang serupa berbicara mengenai kehadiran individu dalam konteks pandemi </w:t>
      </w:r>
      <w:r w:rsidR="00A7050B" w:rsidRPr="00B40C55">
        <w:rPr>
          <w:rFonts w:ascii="Times New Roman" w:eastAsia="Times New Roman" w:hAnsi="Times New Roman" w:cs="Times New Roman"/>
          <w:sz w:val="24"/>
          <w:szCs w:val="24"/>
        </w:rPr>
        <w:t>COVID-19</w:t>
      </w:r>
      <w:r w:rsidRPr="00B40C55">
        <w:rPr>
          <w:rFonts w:ascii="Times New Roman" w:eastAsia="Times New Roman" w:hAnsi="Times New Roman" w:cs="Times New Roman"/>
          <w:sz w:val="24"/>
          <w:szCs w:val="24"/>
        </w:rPr>
        <w:t xml:space="preserve">. Aku sebagai individu yang biasanya hadir secara langsung kini terpisah dan menghadirkan diri dalam bentuk yang lain. Merebaknya istilah “kaum rebahan” menjadi bentuk eksistensi individu dalam sosialnya. Aku hadir dalam keterasinganku dengan sosial, namun aku tidak pernah terputus dan terlepas dari sosial. Secara tidak langsung aku menjadi individu yang altruis. Dengan kata lain, aku mempedulik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xml:space="preserve"> yang berjuang melalui keabsenan ku secara langsung. Dengan makna yang baru, setiap individu membentuk komunitasnya atau sosialnya. Ia menghadirkan diri dan menjalin relasi melalui eksistensinya yang terbatas. Bilik-bilik virtual menjadi tempat pertemuan antar individu. Selain itu, makna kehadiran individu dalam sosial lebih mengarah kepada masing-masing dan lebih menjadi bagian dari pengalaman subjektif.</w:t>
      </w:r>
    </w:p>
    <w:p w14:paraId="00000066" w14:textId="77777777" w:rsidR="008168F4" w:rsidRPr="00B40C55" w:rsidRDefault="00BA1CDA">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t>UCAPAN TERIMA KASIH</w:t>
      </w:r>
    </w:p>
    <w:p w14:paraId="00000067" w14:textId="77777777" w:rsidR="008168F4" w:rsidRPr="00B40C55" w:rsidRDefault="00BA1CDA">
      <w:pPr>
        <w:spacing w:after="120" w:line="276" w:lineRule="auto"/>
        <w:ind w:firstLine="567"/>
        <w:jc w:val="both"/>
        <w:rPr>
          <w:rFonts w:ascii="Times New Roman" w:eastAsia="Times New Roman" w:hAnsi="Times New Roman" w:cs="Times New Roman"/>
          <w:sz w:val="24"/>
          <w:szCs w:val="24"/>
        </w:rPr>
      </w:pPr>
      <w:r w:rsidRPr="00B40C55">
        <w:rPr>
          <w:rFonts w:ascii="Times New Roman" w:eastAsia="Times New Roman" w:hAnsi="Times New Roman" w:cs="Times New Roman"/>
          <w:sz w:val="24"/>
          <w:szCs w:val="24"/>
        </w:rPr>
        <w:t xml:space="preserve">Penulis mengucapkan banyak terima kasih kepada Sekolah Tinggi Filsafat Teologi yang telah mendorong penulis untuk menggali makna individu di tengah sosial selama masa pandemi ini. Dalam konteks ini, penulis juga mengucapkan terima kasih kepada Profesor FX Armada Riyanto yang telah senantiasa mendukung penulis dalam menyelesaikan jurnal ini. Profesor FX Armada Riyanto juga telah banyak memberikan masukan dalam penulisan dan penelitian jurnal ini. Makna individu di tengah sosial merupakan makna yang digali dari filsafat relasionalitas aku dan </w:t>
      </w:r>
      <w:r w:rsidRPr="00B40C55">
        <w:rPr>
          <w:rFonts w:ascii="Times New Roman" w:eastAsia="Times New Roman" w:hAnsi="Times New Roman" w:cs="Times New Roman"/>
          <w:i/>
          <w:sz w:val="24"/>
          <w:szCs w:val="24"/>
        </w:rPr>
        <w:t>liyan</w:t>
      </w:r>
      <w:r w:rsidRPr="00B40C55">
        <w:rPr>
          <w:rFonts w:ascii="Times New Roman" w:eastAsia="Times New Roman" w:hAnsi="Times New Roman" w:cs="Times New Roman"/>
          <w:sz w:val="24"/>
          <w:szCs w:val="24"/>
        </w:rPr>
        <w:t>. Penulis juga mengucapkan terima kasih kepada para saudara yang telah mendukung dalam pengerjaan paper penelitian ini. Selain itu, penulis juga memberikan ucapan terima kasih kepada semua pihak yang telah membantu dalam perwujudan jurnal ini. Semoga tulisan jurnal ini berguna bagi pembaca maupun para peneliti lainnya.</w:t>
      </w:r>
    </w:p>
    <w:p w14:paraId="00000069" w14:textId="77777777" w:rsidR="008168F4" w:rsidRPr="00B40C55" w:rsidRDefault="00BA1CDA" w:rsidP="00CD46DC">
      <w:pPr>
        <w:pStyle w:val="Heading7"/>
        <w:rPr>
          <w:rFonts w:ascii="Times New Roman" w:eastAsia="Times New Roman" w:hAnsi="Times New Roman" w:cs="Times New Roman"/>
          <w:b/>
          <w:i w:val="0"/>
          <w:color w:val="auto"/>
          <w:sz w:val="28"/>
        </w:rPr>
      </w:pPr>
      <w:r w:rsidRPr="00B40C55">
        <w:rPr>
          <w:rFonts w:ascii="Times New Roman" w:eastAsia="Times New Roman" w:hAnsi="Times New Roman" w:cs="Times New Roman"/>
          <w:b/>
          <w:i w:val="0"/>
          <w:color w:val="auto"/>
          <w:sz w:val="28"/>
        </w:rPr>
        <w:t>DAFTAR PUSTAKA</w:t>
      </w:r>
    </w:p>
    <w:p w14:paraId="356E0895" w14:textId="1D7F199F" w:rsidR="00D95CB2" w:rsidRPr="00B40C55" w:rsidRDefault="00CD46DC"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eastAsia="Times New Roman" w:hAnsi="Times New Roman" w:cs="Times New Roman"/>
          <w:b/>
          <w:sz w:val="24"/>
          <w:szCs w:val="24"/>
        </w:rPr>
        <w:fldChar w:fldCharType="begin" w:fldLock="1"/>
      </w:r>
      <w:r w:rsidRPr="00B40C55">
        <w:rPr>
          <w:rFonts w:ascii="Times New Roman" w:eastAsia="Times New Roman" w:hAnsi="Times New Roman" w:cs="Times New Roman"/>
          <w:b/>
          <w:sz w:val="24"/>
          <w:szCs w:val="24"/>
        </w:rPr>
        <w:instrText xml:space="preserve">ADDIN Mendeley Bibliography CSL_BIBLIOGRAPHY </w:instrText>
      </w:r>
      <w:r w:rsidRPr="00B40C55">
        <w:rPr>
          <w:rFonts w:ascii="Times New Roman" w:eastAsia="Times New Roman" w:hAnsi="Times New Roman" w:cs="Times New Roman"/>
          <w:b/>
          <w:sz w:val="24"/>
          <w:szCs w:val="24"/>
        </w:rPr>
        <w:fldChar w:fldCharType="separate"/>
      </w:r>
      <w:r w:rsidR="00D95CB2" w:rsidRPr="00B40C55">
        <w:rPr>
          <w:rFonts w:ascii="Times New Roman" w:hAnsi="Times New Roman" w:cs="Times New Roman"/>
          <w:noProof/>
          <w:sz w:val="24"/>
          <w:szCs w:val="24"/>
        </w:rPr>
        <w:t xml:space="preserve">Adon, M. (2021). New Normal sebagai Politik Bonum Commune di Masa Pandemi. </w:t>
      </w:r>
      <w:r w:rsidR="00D95CB2" w:rsidRPr="00B40C55">
        <w:rPr>
          <w:rFonts w:ascii="Times New Roman" w:hAnsi="Times New Roman" w:cs="Times New Roman"/>
          <w:i/>
          <w:iCs/>
          <w:noProof/>
          <w:sz w:val="24"/>
          <w:szCs w:val="24"/>
        </w:rPr>
        <w:t>Jurnal Budaya Nusantara</w:t>
      </w:r>
      <w:r w:rsidR="00D95CB2" w:rsidRPr="00B40C55">
        <w:rPr>
          <w:rFonts w:ascii="Times New Roman" w:hAnsi="Times New Roman" w:cs="Times New Roman"/>
          <w:noProof/>
          <w:sz w:val="24"/>
          <w:szCs w:val="24"/>
        </w:rPr>
        <w:t xml:space="preserve">, </w:t>
      </w:r>
      <w:r w:rsidR="00D95CB2" w:rsidRPr="00B40C55">
        <w:rPr>
          <w:rFonts w:ascii="Times New Roman" w:hAnsi="Times New Roman" w:cs="Times New Roman"/>
          <w:i/>
          <w:iCs/>
          <w:noProof/>
          <w:sz w:val="24"/>
          <w:szCs w:val="24"/>
        </w:rPr>
        <w:t>4</w:t>
      </w:r>
      <w:r w:rsidR="00D95CB2" w:rsidRPr="00B40C55">
        <w:rPr>
          <w:rFonts w:ascii="Times New Roman" w:hAnsi="Times New Roman" w:cs="Times New Roman"/>
          <w:noProof/>
          <w:sz w:val="24"/>
          <w:szCs w:val="24"/>
        </w:rPr>
        <w:t>(2), 231–241. https://doi.org/10.36456/b.nusantara.vol4.no2.a3219</w:t>
      </w:r>
    </w:p>
    <w:p w14:paraId="594C0DE0"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Anggarini, S. (2020). Fenomena Dalam Berita COVID-19. </w:t>
      </w:r>
      <w:r w:rsidRPr="00B40C55">
        <w:rPr>
          <w:rFonts w:ascii="Times New Roman" w:hAnsi="Times New Roman" w:cs="Times New Roman"/>
          <w:i/>
          <w:iCs/>
          <w:noProof/>
          <w:sz w:val="24"/>
          <w:szCs w:val="24"/>
        </w:rPr>
        <w:t>Jurnal Audience: Jurnal Ilmu Komunikasi</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3</w:t>
      </w:r>
      <w:r w:rsidRPr="00B40C55">
        <w:rPr>
          <w:rFonts w:ascii="Times New Roman" w:hAnsi="Times New Roman" w:cs="Times New Roman"/>
          <w:noProof/>
          <w:sz w:val="24"/>
          <w:szCs w:val="24"/>
        </w:rPr>
        <w:t>(2), 224–249. https://doi.org/10.33633/JA.V3I2.3628</w:t>
      </w:r>
    </w:p>
    <w:p w14:paraId="55BD2ABB"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Arianto. (2015). “Menuju Persahabatan” Melalui Komunikasi Antarpribadi Mahasiswa Beda Etnis (Studi Kasus Di Fakultas Ilmu Sosial dan Ilmu Politik Universitas Tadulako). </w:t>
      </w:r>
      <w:r w:rsidRPr="00B40C55">
        <w:rPr>
          <w:rFonts w:ascii="Times New Roman" w:hAnsi="Times New Roman" w:cs="Times New Roman"/>
          <w:i/>
          <w:iCs/>
          <w:noProof/>
          <w:sz w:val="24"/>
          <w:szCs w:val="24"/>
        </w:rPr>
        <w:t>KRITIS: Jurnal Ilmu Sosial dan Ilmu Politik Universitas Hasanuddin</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w:t>
      </w:r>
      <w:r w:rsidRPr="00B40C55">
        <w:rPr>
          <w:rFonts w:ascii="Times New Roman" w:hAnsi="Times New Roman" w:cs="Times New Roman"/>
          <w:noProof/>
          <w:sz w:val="24"/>
          <w:szCs w:val="24"/>
        </w:rPr>
        <w:t>(2), 219–229.</w:t>
      </w:r>
    </w:p>
    <w:p w14:paraId="551D3866"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Creswell, J. W. (2013). </w:t>
      </w:r>
      <w:r w:rsidRPr="00B40C55">
        <w:rPr>
          <w:rFonts w:ascii="Times New Roman" w:hAnsi="Times New Roman" w:cs="Times New Roman"/>
          <w:i/>
          <w:iCs/>
          <w:noProof/>
          <w:sz w:val="24"/>
          <w:szCs w:val="24"/>
        </w:rPr>
        <w:t>Penelitian Kualitatif dan Desain Riset: Memilih di Antara Lima Pendekatan</w:t>
      </w:r>
      <w:r w:rsidRPr="00B40C55">
        <w:rPr>
          <w:rFonts w:ascii="Times New Roman" w:hAnsi="Times New Roman" w:cs="Times New Roman"/>
          <w:noProof/>
          <w:sz w:val="24"/>
          <w:szCs w:val="24"/>
        </w:rPr>
        <w:t>. Yogyakarta: Pustaka Pelajar.</w:t>
      </w:r>
    </w:p>
    <w:p w14:paraId="5D09938B"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Creswell, J. W., &amp; Creswell, J. D. (2018). </w:t>
      </w:r>
      <w:r w:rsidRPr="00B40C55">
        <w:rPr>
          <w:rFonts w:ascii="Times New Roman" w:hAnsi="Times New Roman" w:cs="Times New Roman"/>
          <w:i/>
          <w:iCs/>
          <w:noProof/>
          <w:sz w:val="24"/>
          <w:szCs w:val="24"/>
        </w:rPr>
        <w:t>Research Design: Qualitative, Quantitative, and Mixed Methods Approach</w:t>
      </w:r>
      <w:r w:rsidRPr="00B40C55">
        <w:rPr>
          <w:rFonts w:ascii="Times New Roman" w:hAnsi="Times New Roman" w:cs="Times New Roman"/>
          <w:noProof/>
          <w:sz w:val="24"/>
          <w:szCs w:val="24"/>
        </w:rPr>
        <w:t>. Sage publications.</w:t>
      </w:r>
    </w:p>
    <w:p w14:paraId="536E2A50"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Dewi, Y. R. (2017). Hubungan Antara Self Monitoring Dengan Altruisme Pada Anggota Komunitas Save Street Child Surabaya. </w:t>
      </w:r>
      <w:r w:rsidRPr="00B40C55">
        <w:rPr>
          <w:rFonts w:ascii="Times New Roman" w:hAnsi="Times New Roman" w:cs="Times New Roman"/>
          <w:i/>
          <w:iCs/>
          <w:noProof/>
          <w:sz w:val="24"/>
          <w:szCs w:val="24"/>
        </w:rPr>
        <w:t>Character: Jurnal Penelitian Psikologi</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4</w:t>
      </w:r>
      <w:r w:rsidRPr="00B40C55">
        <w:rPr>
          <w:rFonts w:ascii="Times New Roman" w:hAnsi="Times New Roman" w:cs="Times New Roman"/>
          <w:noProof/>
          <w:sz w:val="24"/>
          <w:szCs w:val="24"/>
        </w:rPr>
        <w:t>(1), 1–6.</w:t>
      </w:r>
    </w:p>
    <w:p w14:paraId="445A31B4"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Eddyono, A. S., HT, F., &amp; Irawanto, B. (2019). Jurnalisme Warga: Liyan, Timpang dan Diskriminatif. </w:t>
      </w:r>
      <w:r w:rsidRPr="00B40C55">
        <w:rPr>
          <w:rFonts w:ascii="Times New Roman" w:hAnsi="Times New Roman" w:cs="Times New Roman"/>
          <w:i/>
          <w:iCs/>
          <w:noProof/>
          <w:sz w:val="24"/>
          <w:szCs w:val="24"/>
        </w:rPr>
        <w:t>Profetik: Jurnal Komunikasi</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2</w:t>
      </w:r>
      <w:r w:rsidRPr="00B40C55">
        <w:rPr>
          <w:rFonts w:ascii="Times New Roman" w:hAnsi="Times New Roman" w:cs="Times New Roman"/>
          <w:noProof/>
          <w:sz w:val="24"/>
          <w:szCs w:val="24"/>
        </w:rPr>
        <w:t>(1), 61–73. https://doi.org/10.14421/pjk.v12i1.1498</w:t>
      </w:r>
    </w:p>
    <w:p w14:paraId="53319CC8"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Febrieta, D. (2016). Relasi Persahabatan. </w:t>
      </w:r>
      <w:r w:rsidRPr="00B40C55">
        <w:rPr>
          <w:rFonts w:ascii="Times New Roman" w:hAnsi="Times New Roman" w:cs="Times New Roman"/>
          <w:i/>
          <w:iCs/>
          <w:noProof/>
          <w:sz w:val="24"/>
          <w:szCs w:val="24"/>
        </w:rPr>
        <w:t>Jurnal Karya Ilmiah</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6</w:t>
      </w:r>
      <w:r w:rsidRPr="00B40C55">
        <w:rPr>
          <w:rFonts w:ascii="Times New Roman" w:hAnsi="Times New Roman" w:cs="Times New Roman"/>
          <w:noProof/>
          <w:sz w:val="24"/>
          <w:szCs w:val="24"/>
        </w:rPr>
        <w:t>(2), 152–158.</w:t>
      </w:r>
    </w:p>
    <w:p w14:paraId="31588F0E"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Hantono, D., &amp; Pramitasari, D. (2018). Aspek Perilaku Manusia Sebagai Makhluk Individu dan Sosial pada Ruang Terbuka Publik. </w:t>
      </w:r>
      <w:r w:rsidRPr="00B40C55">
        <w:rPr>
          <w:rFonts w:ascii="Times New Roman" w:hAnsi="Times New Roman" w:cs="Times New Roman"/>
          <w:i/>
          <w:iCs/>
          <w:noProof/>
          <w:sz w:val="24"/>
          <w:szCs w:val="24"/>
        </w:rPr>
        <w:t>Nature: National Academic Journal of Architecture</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5</w:t>
      </w:r>
      <w:r w:rsidRPr="00B40C55">
        <w:rPr>
          <w:rFonts w:ascii="Times New Roman" w:hAnsi="Times New Roman" w:cs="Times New Roman"/>
          <w:noProof/>
          <w:sz w:val="24"/>
          <w:szCs w:val="24"/>
        </w:rPr>
        <w:t>(2), 85–93. https://doi.org/10.24252/nature.v5i2a1</w:t>
      </w:r>
    </w:p>
    <w:p w14:paraId="2D74E33B"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Hardiman, F. B. (2021). </w:t>
      </w:r>
      <w:r w:rsidRPr="00B40C55">
        <w:rPr>
          <w:rFonts w:ascii="Times New Roman" w:hAnsi="Times New Roman" w:cs="Times New Roman"/>
          <w:i/>
          <w:iCs/>
          <w:noProof/>
          <w:sz w:val="24"/>
          <w:szCs w:val="24"/>
        </w:rPr>
        <w:t>Aku Klik Maka Aku Ada</w:t>
      </w:r>
      <w:r w:rsidRPr="00B40C55">
        <w:rPr>
          <w:rFonts w:ascii="Times New Roman" w:hAnsi="Times New Roman" w:cs="Times New Roman"/>
          <w:noProof/>
          <w:sz w:val="24"/>
          <w:szCs w:val="24"/>
        </w:rPr>
        <w:t>. Yogyakarta: Kanisius.</w:t>
      </w:r>
    </w:p>
    <w:p w14:paraId="783E0B6C"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Hia, R. (2015). Konsep Relasi Manusia Berdasarkan Pemikiran Martin Buber. </w:t>
      </w:r>
      <w:r w:rsidRPr="00B40C55">
        <w:rPr>
          <w:rFonts w:ascii="Times New Roman" w:hAnsi="Times New Roman" w:cs="Times New Roman"/>
          <w:i/>
          <w:iCs/>
          <w:noProof/>
          <w:sz w:val="24"/>
          <w:szCs w:val="24"/>
        </w:rPr>
        <w:t>Melintas</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30</w:t>
      </w:r>
      <w:r w:rsidRPr="00B40C55">
        <w:rPr>
          <w:rFonts w:ascii="Times New Roman" w:hAnsi="Times New Roman" w:cs="Times New Roman"/>
          <w:noProof/>
          <w:sz w:val="24"/>
          <w:szCs w:val="24"/>
        </w:rPr>
        <w:t>(3), 303–322. https://doi.org/10.26593/mel.v30i3.1448.303-322</w:t>
      </w:r>
    </w:p>
    <w:p w14:paraId="7F4928E3"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Karim, B. A. (2020). Teori Kepribadian dan Perbedaan Individu. </w:t>
      </w:r>
      <w:r w:rsidRPr="00B40C55">
        <w:rPr>
          <w:rFonts w:ascii="Times New Roman" w:hAnsi="Times New Roman" w:cs="Times New Roman"/>
          <w:i/>
          <w:iCs/>
          <w:noProof/>
          <w:sz w:val="24"/>
          <w:szCs w:val="24"/>
        </w:rPr>
        <w:t>Education and Learning Journal</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w:t>
      </w:r>
      <w:r w:rsidRPr="00B40C55">
        <w:rPr>
          <w:rFonts w:ascii="Times New Roman" w:hAnsi="Times New Roman" w:cs="Times New Roman"/>
          <w:noProof/>
          <w:sz w:val="24"/>
          <w:szCs w:val="24"/>
        </w:rPr>
        <w:t>(1), 40–49. https://doi.org/10.33096/eljour.v1i1.45</w:t>
      </w:r>
    </w:p>
    <w:p w14:paraId="34B29A01"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Minza, W. M., Faturochman, F., Muhiddin, S., &amp; Anggoro, W. J. (2022). Adaptasi Individual dan Kolektif: Respons Masyarakat Indonesia Menghadapi Pandemi COVID-19. </w:t>
      </w:r>
      <w:r w:rsidRPr="00B40C55">
        <w:rPr>
          <w:rFonts w:ascii="Times New Roman" w:hAnsi="Times New Roman" w:cs="Times New Roman"/>
          <w:i/>
          <w:iCs/>
          <w:noProof/>
          <w:sz w:val="24"/>
          <w:szCs w:val="24"/>
        </w:rPr>
        <w:t>Jurnal Psikologi Sosial</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20</w:t>
      </w:r>
      <w:r w:rsidRPr="00B40C55">
        <w:rPr>
          <w:rFonts w:ascii="Times New Roman" w:hAnsi="Times New Roman" w:cs="Times New Roman"/>
          <w:noProof/>
          <w:sz w:val="24"/>
          <w:szCs w:val="24"/>
        </w:rPr>
        <w:t>(1), 1–15. https://doi.org/10.7454/jps.2022.03</w:t>
      </w:r>
    </w:p>
    <w:p w14:paraId="42CAF6D9"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Muafani. (2021). Pemanfaatan Teknologi Informasi Di Tengah Pandemi Covid-19 Dalam Pemberdayaan Masyarakat. </w:t>
      </w:r>
      <w:r w:rsidRPr="00B40C55">
        <w:rPr>
          <w:rFonts w:ascii="Times New Roman" w:hAnsi="Times New Roman" w:cs="Times New Roman"/>
          <w:i/>
          <w:iCs/>
          <w:noProof/>
          <w:sz w:val="24"/>
          <w:szCs w:val="24"/>
        </w:rPr>
        <w:t>Jurnal Penelitian dan Pengabdian Kepada Masyarakat UNSIQ</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8</w:t>
      </w:r>
      <w:r w:rsidRPr="00B40C55">
        <w:rPr>
          <w:rFonts w:ascii="Times New Roman" w:hAnsi="Times New Roman" w:cs="Times New Roman"/>
          <w:noProof/>
          <w:sz w:val="24"/>
          <w:szCs w:val="24"/>
        </w:rPr>
        <w:t>(2), 134–139. https://doi.org/10.32699/ppkm.v8i2.1587</w:t>
      </w:r>
    </w:p>
    <w:p w14:paraId="7F6CBE8A"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Permana, A. D. (2020). Paus Fransiskus Merangkul Liyan. </w:t>
      </w:r>
      <w:r w:rsidRPr="00B40C55">
        <w:rPr>
          <w:rFonts w:ascii="Times New Roman" w:hAnsi="Times New Roman" w:cs="Times New Roman"/>
          <w:i/>
          <w:iCs/>
          <w:noProof/>
          <w:sz w:val="24"/>
          <w:szCs w:val="24"/>
        </w:rPr>
        <w:t>Jurnal Teologi</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09</w:t>
      </w:r>
      <w:r w:rsidRPr="00B40C55">
        <w:rPr>
          <w:rFonts w:ascii="Times New Roman" w:hAnsi="Times New Roman" w:cs="Times New Roman"/>
          <w:noProof/>
          <w:sz w:val="24"/>
          <w:szCs w:val="24"/>
        </w:rPr>
        <w:t>(01), 11–26. https://doi.org/10.13109/9783666303173.169</w:t>
      </w:r>
    </w:p>
    <w:p w14:paraId="09D6C0ED"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Prasetyo, D., &amp; Irwansyah. (2020). Memahami Masyarakat dan Perspektifnya. </w:t>
      </w:r>
      <w:r w:rsidRPr="00B40C55">
        <w:rPr>
          <w:rFonts w:ascii="Times New Roman" w:hAnsi="Times New Roman" w:cs="Times New Roman"/>
          <w:i/>
          <w:iCs/>
          <w:noProof/>
          <w:sz w:val="24"/>
          <w:szCs w:val="24"/>
        </w:rPr>
        <w:t>Manajemen Pendidikan dan Ilmu Sosial</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w:t>
      </w:r>
      <w:r w:rsidRPr="00B40C55">
        <w:rPr>
          <w:rFonts w:ascii="Times New Roman" w:hAnsi="Times New Roman" w:cs="Times New Roman"/>
          <w:noProof/>
          <w:sz w:val="24"/>
          <w:szCs w:val="24"/>
        </w:rPr>
        <w:t>(1), 163–175. https://doi.org/10.38035/JMPIS.V1I1.253</w:t>
      </w:r>
    </w:p>
    <w:p w14:paraId="0EB40344"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Putra, A. (2014). Peran Smartphone dalam Interaksi Sosial Anak Muda (Studi Deskripsi kualitatif Peran Smartphone Dalam Kelompok Persahabatan Anak Muda). </w:t>
      </w:r>
      <w:r w:rsidRPr="00B40C55">
        <w:rPr>
          <w:rFonts w:ascii="Times New Roman" w:hAnsi="Times New Roman" w:cs="Times New Roman"/>
          <w:i/>
          <w:iCs/>
          <w:noProof/>
          <w:sz w:val="24"/>
          <w:szCs w:val="24"/>
        </w:rPr>
        <w:t>Jurnal Fakultas Ilmu Sosial dan Ilmu Politik</w:t>
      </w:r>
      <w:r w:rsidRPr="00B40C55">
        <w:rPr>
          <w:rFonts w:ascii="Times New Roman" w:hAnsi="Times New Roman" w:cs="Times New Roman"/>
          <w:noProof/>
          <w:sz w:val="24"/>
          <w:szCs w:val="24"/>
        </w:rPr>
        <w:t>.</w:t>
      </w:r>
    </w:p>
    <w:p w14:paraId="2AEDFFE7"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Riyanto, A. (2011). </w:t>
      </w:r>
      <w:r w:rsidRPr="00B40C55">
        <w:rPr>
          <w:rFonts w:ascii="Times New Roman" w:hAnsi="Times New Roman" w:cs="Times New Roman"/>
          <w:i/>
          <w:iCs/>
          <w:noProof/>
          <w:sz w:val="24"/>
          <w:szCs w:val="24"/>
        </w:rPr>
        <w:t>Berfilsafat Politik</w:t>
      </w:r>
      <w:r w:rsidRPr="00B40C55">
        <w:rPr>
          <w:rFonts w:ascii="Times New Roman" w:hAnsi="Times New Roman" w:cs="Times New Roman"/>
          <w:noProof/>
          <w:sz w:val="24"/>
          <w:szCs w:val="24"/>
        </w:rPr>
        <w:t>. Yogyakarta: Kanisius.</w:t>
      </w:r>
    </w:p>
    <w:p w14:paraId="077EFD3D"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Riyanto, A. (2018). </w:t>
      </w:r>
      <w:r w:rsidRPr="00B40C55">
        <w:rPr>
          <w:rFonts w:ascii="Times New Roman" w:hAnsi="Times New Roman" w:cs="Times New Roman"/>
          <w:i/>
          <w:iCs/>
          <w:noProof/>
          <w:sz w:val="24"/>
          <w:szCs w:val="24"/>
        </w:rPr>
        <w:t>Relasionalitas Filsafat Fondasi Interpretasi: Aku, Teks, Liyan, Fenomen</w:t>
      </w:r>
      <w:r w:rsidRPr="00B40C55">
        <w:rPr>
          <w:rFonts w:ascii="Times New Roman" w:hAnsi="Times New Roman" w:cs="Times New Roman"/>
          <w:noProof/>
          <w:sz w:val="24"/>
          <w:szCs w:val="24"/>
        </w:rPr>
        <w:t>. Yogyakarta: Kanisius.</w:t>
      </w:r>
    </w:p>
    <w:p w14:paraId="2DC5C91B"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Romdani, L. N., &amp; Suryadi, K. (2021). Pilkada Dalam Pandemic: Bagaimana Warga Negara Memaknai Demokrasi Indonesia. </w:t>
      </w:r>
      <w:r w:rsidRPr="00B40C55">
        <w:rPr>
          <w:rFonts w:ascii="Times New Roman" w:hAnsi="Times New Roman" w:cs="Times New Roman"/>
          <w:i/>
          <w:iCs/>
          <w:noProof/>
          <w:sz w:val="24"/>
          <w:szCs w:val="24"/>
        </w:rPr>
        <w:t>Jurnal Kewarganegaraan</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18</w:t>
      </w:r>
      <w:r w:rsidRPr="00B40C55">
        <w:rPr>
          <w:rFonts w:ascii="Times New Roman" w:hAnsi="Times New Roman" w:cs="Times New Roman"/>
          <w:noProof/>
          <w:sz w:val="24"/>
          <w:szCs w:val="24"/>
        </w:rPr>
        <w:t>(2), 74–83. https://doi.org/10.24114/JK.V18I2.23416</w:t>
      </w:r>
    </w:p>
    <w:p w14:paraId="17C0D047"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Santoso, M. B. (2017). Mengurai Konsep Dasar Manusia Sebagai Individu Melalui Relasi Sosial Yang Dibangunnya. </w:t>
      </w:r>
      <w:r w:rsidRPr="00B40C55">
        <w:rPr>
          <w:rFonts w:ascii="Times New Roman" w:hAnsi="Times New Roman" w:cs="Times New Roman"/>
          <w:i/>
          <w:iCs/>
          <w:noProof/>
          <w:sz w:val="24"/>
          <w:szCs w:val="24"/>
        </w:rPr>
        <w:t>Prosiding Penelitian dan Pengabdian kepada Masyarakat</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4</w:t>
      </w:r>
      <w:r w:rsidRPr="00B40C55">
        <w:rPr>
          <w:rFonts w:ascii="Times New Roman" w:hAnsi="Times New Roman" w:cs="Times New Roman"/>
          <w:noProof/>
          <w:sz w:val="24"/>
          <w:szCs w:val="24"/>
        </w:rPr>
        <w:t>(1), 104–109. https://doi.org/10.24198/jppm.v4i1.14217</w:t>
      </w:r>
    </w:p>
    <w:p w14:paraId="5B02E17F"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Sari, Y. I. (2020). Sisi Terang Pandemi COVID-19. </w:t>
      </w:r>
      <w:r w:rsidRPr="00B40C55">
        <w:rPr>
          <w:rFonts w:ascii="Times New Roman" w:hAnsi="Times New Roman" w:cs="Times New Roman"/>
          <w:i/>
          <w:iCs/>
          <w:noProof/>
          <w:sz w:val="24"/>
          <w:szCs w:val="24"/>
        </w:rPr>
        <w:t>Jurnal Ilmiah Hubungan Internasional</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0</w:t>
      </w:r>
      <w:r w:rsidRPr="00B40C55">
        <w:rPr>
          <w:rFonts w:ascii="Times New Roman" w:hAnsi="Times New Roman" w:cs="Times New Roman"/>
          <w:noProof/>
          <w:sz w:val="24"/>
          <w:szCs w:val="24"/>
        </w:rPr>
        <w:t>(0), 89–94. https://doi.org/10.26593/jihi.v0i0.3878.89-94</w:t>
      </w:r>
    </w:p>
    <w:p w14:paraId="1891BDB3"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Siam, N. U., Nurhadiyanti, &amp; Prasetyo, E. B. (2021). Identifikasi Pelayanan Publik di era Work From Home (WFH). </w:t>
      </w:r>
      <w:r w:rsidRPr="00B40C55">
        <w:rPr>
          <w:rFonts w:ascii="Times New Roman" w:hAnsi="Times New Roman" w:cs="Times New Roman"/>
          <w:i/>
          <w:iCs/>
          <w:noProof/>
          <w:sz w:val="24"/>
          <w:szCs w:val="24"/>
        </w:rPr>
        <w:t>Indonesian Governance Journal</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04</w:t>
      </w:r>
      <w:r w:rsidRPr="00B40C55">
        <w:rPr>
          <w:rFonts w:ascii="Times New Roman" w:hAnsi="Times New Roman" w:cs="Times New Roman"/>
          <w:noProof/>
          <w:sz w:val="24"/>
          <w:szCs w:val="24"/>
        </w:rPr>
        <w:t>(01), 80–90. https://doi.org/https://doi.org/10.24905/igj.v4i1.1821</w:t>
      </w:r>
    </w:p>
    <w:p w14:paraId="2A273978"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40C55">
        <w:rPr>
          <w:rFonts w:ascii="Times New Roman" w:hAnsi="Times New Roman" w:cs="Times New Roman"/>
          <w:noProof/>
          <w:sz w:val="24"/>
          <w:szCs w:val="24"/>
        </w:rPr>
        <w:t xml:space="preserve">Teichman, J. (2011). </w:t>
      </w:r>
      <w:r w:rsidRPr="00B40C55">
        <w:rPr>
          <w:rFonts w:ascii="Times New Roman" w:hAnsi="Times New Roman" w:cs="Times New Roman"/>
          <w:i/>
          <w:iCs/>
          <w:noProof/>
          <w:sz w:val="24"/>
          <w:szCs w:val="24"/>
        </w:rPr>
        <w:t>Etika Sosial</w:t>
      </w:r>
      <w:r w:rsidRPr="00B40C55">
        <w:rPr>
          <w:rFonts w:ascii="Times New Roman" w:hAnsi="Times New Roman" w:cs="Times New Roman"/>
          <w:noProof/>
          <w:sz w:val="24"/>
          <w:szCs w:val="24"/>
        </w:rPr>
        <w:t>. Yogyakarta: Kanisius.</w:t>
      </w:r>
    </w:p>
    <w:p w14:paraId="3DD48856" w14:textId="77777777" w:rsidR="00D95CB2" w:rsidRPr="00B40C55" w:rsidRDefault="00D95CB2" w:rsidP="00D95CB2">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B40C55">
        <w:rPr>
          <w:rFonts w:ascii="Times New Roman" w:hAnsi="Times New Roman" w:cs="Times New Roman"/>
          <w:noProof/>
          <w:sz w:val="24"/>
          <w:szCs w:val="24"/>
        </w:rPr>
        <w:t xml:space="preserve">Yoga, S. (2019). Perubahan Sosial Budaya Masyarakat Indonesia Dan Perkembangan Teknologi Komunikasi. </w:t>
      </w:r>
      <w:r w:rsidRPr="00B40C55">
        <w:rPr>
          <w:rFonts w:ascii="Times New Roman" w:hAnsi="Times New Roman" w:cs="Times New Roman"/>
          <w:i/>
          <w:iCs/>
          <w:noProof/>
          <w:sz w:val="24"/>
          <w:szCs w:val="24"/>
        </w:rPr>
        <w:t>Jurnal Al-Bayan</w:t>
      </w:r>
      <w:r w:rsidRPr="00B40C55">
        <w:rPr>
          <w:rFonts w:ascii="Times New Roman" w:hAnsi="Times New Roman" w:cs="Times New Roman"/>
          <w:noProof/>
          <w:sz w:val="24"/>
          <w:szCs w:val="24"/>
        </w:rPr>
        <w:t xml:space="preserve">, </w:t>
      </w:r>
      <w:r w:rsidRPr="00B40C55">
        <w:rPr>
          <w:rFonts w:ascii="Times New Roman" w:hAnsi="Times New Roman" w:cs="Times New Roman"/>
          <w:i/>
          <w:iCs/>
          <w:noProof/>
          <w:sz w:val="24"/>
          <w:szCs w:val="24"/>
        </w:rPr>
        <w:t>24</w:t>
      </w:r>
      <w:r w:rsidRPr="00B40C55">
        <w:rPr>
          <w:rFonts w:ascii="Times New Roman" w:hAnsi="Times New Roman" w:cs="Times New Roman"/>
          <w:noProof/>
          <w:sz w:val="24"/>
          <w:szCs w:val="24"/>
        </w:rPr>
        <w:t>(1), 29–46. https://doi.org/10.22373/albayan.v24i1.3175</w:t>
      </w:r>
    </w:p>
    <w:p w14:paraId="1A1E7268" w14:textId="601EBCE7" w:rsidR="00F25AA9" w:rsidRPr="00CD46DC" w:rsidRDefault="00CD46DC" w:rsidP="00D95CB2">
      <w:pPr>
        <w:spacing w:after="120" w:line="276" w:lineRule="auto"/>
        <w:jc w:val="both"/>
        <w:rPr>
          <w:rFonts w:ascii="Times New Roman" w:eastAsia="Times New Roman" w:hAnsi="Times New Roman" w:cs="Times New Roman"/>
          <w:b/>
          <w:sz w:val="24"/>
          <w:szCs w:val="24"/>
        </w:rPr>
      </w:pPr>
      <w:r w:rsidRPr="00B40C55">
        <w:rPr>
          <w:rFonts w:ascii="Times New Roman" w:eastAsia="Times New Roman" w:hAnsi="Times New Roman" w:cs="Times New Roman"/>
          <w:b/>
          <w:sz w:val="24"/>
          <w:szCs w:val="24"/>
        </w:rPr>
        <w:fldChar w:fldCharType="end"/>
      </w:r>
    </w:p>
    <w:p w14:paraId="00000083" w14:textId="77777777" w:rsidR="008168F4" w:rsidRDefault="008168F4">
      <w:pPr>
        <w:spacing w:after="120" w:line="276" w:lineRule="auto"/>
        <w:ind w:left="567" w:hanging="567"/>
        <w:jc w:val="both"/>
        <w:rPr>
          <w:rFonts w:ascii="Times New Roman" w:eastAsia="Times New Roman" w:hAnsi="Times New Roman" w:cs="Times New Roman"/>
          <w:sz w:val="24"/>
          <w:szCs w:val="24"/>
        </w:rPr>
      </w:pPr>
    </w:p>
    <w:p w14:paraId="00000084" w14:textId="77777777" w:rsidR="008168F4" w:rsidRDefault="008168F4">
      <w:pPr>
        <w:jc w:val="both"/>
        <w:rPr>
          <w:rFonts w:ascii="Times New Roman" w:eastAsia="Times New Roman" w:hAnsi="Times New Roman" w:cs="Times New Roman"/>
        </w:rPr>
      </w:pPr>
    </w:p>
    <w:sectPr w:rsidR="008168F4" w:rsidSect="00B8707B">
      <w:headerReference w:type="even" r:id="rId7"/>
      <w:headerReference w:type="default" r:id="rId8"/>
      <w:footerReference w:type="even" r:id="rId9"/>
      <w:footerReference w:type="default" r:id="rId10"/>
      <w:headerReference w:type="first" r:id="rId11"/>
      <w:footerReference w:type="first" r:id="rId12"/>
      <w:pgSz w:w="11906" w:h="16838"/>
      <w:pgMar w:top="1701" w:right="1701" w:bottom="1701"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F580C6" w14:textId="77777777" w:rsidR="00DB6C34" w:rsidRDefault="00DB6C34">
      <w:pPr>
        <w:spacing w:after="0" w:line="240" w:lineRule="auto"/>
      </w:pPr>
      <w:r>
        <w:separator/>
      </w:r>
    </w:p>
  </w:endnote>
  <w:endnote w:type="continuationSeparator" w:id="0">
    <w:p w14:paraId="6561FCC8" w14:textId="77777777" w:rsidR="00DB6C34" w:rsidRDefault="00DB6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 w:name="Times">
    <w:altName w:val="﷽﷽﷽﷽﷽﷽─૧"/>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ni">
    <w:altName w:val="Segoe UI"/>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9600C" w14:textId="77777777" w:rsidR="00672CF5" w:rsidRDefault="00672C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A41BF" w14:textId="77777777" w:rsidR="00672CF5" w:rsidRPr="00672CF5" w:rsidRDefault="00672CF5" w:rsidP="00672CF5">
    <w:pPr>
      <w:autoSpaceDE w:val="0"/>
      <w:autoSpaceDN w:val="0"/>
      <w:adjustRightInd w:val="0"/>
      <w:spacing w:after="0" w:line="240" w:lineRule="auto"/>
      <w:ind w:right="141"/>
      <w:jc w:val="right"/>
      <w:rPr>
        <w:rFonts w:ascii="Candara" w:hAnsi="Candara" w:cs="Vani"/>
        <w:b/>
        <w:color w:val="000000"/>
        <w:szCs w:val="24"/>
        <w:lang w:eastAsia="en-US"/>
      </w:rPr>
    </w:pPr>
    <w:r w:rsidRPr="00672CF5">
      <w:rPr>
        <w:rFonts w:ascii="Candara" w:hAnsi="Candara" w:cs="Vani"/>
        <w:b/>
        <w:i/>
        <w:noProof/>
        <w:color w:val="000000"/>
        <w:szCs w:val="24"/>
        <w:lang w:val="id-ID"/>
      </w:rPr>
      <mc:AlternateContent>
        <mc:Choice Requires="wps">
          <w:drawing>
            <wp:anchor distT="0" distB="0" distL="114300" distR="114300" simplePos="0" relativeHeight="251660288" behindDoc="0" locked="0" layoutInCell="1" allowOverlap="1" wp14:anchorId="415C83AB" wp14:editId="15341D67">
              <wp:simplePos x="0" y="0"/>
              <wp:positionH relativeFrom="column">
                <wp:posOffset>14605</wp:posOffset>
              </wp:positionH>
              <wp:positionV relativeFrom="paragraph">
                <wp:posOffset>-25136</wp:posOffset>
              </wp:positionV>
              <wp:extent cx="5390707" cy="0"/>
              <wp:effectExtent l="0" t="0" r="19685" b="19050"/>
              <wp:wrapNone/>
              <wp:docPr id="456" name="Straight Connector 456"/>
              <wp:cNvGraphicFramePr/>
              <a:graphic xmlns:a="http://schemas.openxmlformats.org/drawingml/2006/main">
                <a:graphicData uri="http://schemas.microsoft.com/office/word/2010/wordprocessingShape">
                  <wps:wsp>
                    <wps:cNvCnPr/>
                    <wps:spPr>
                      <a:xfrm flipH="1">
                        <a:off x="0" y="0"/>
                        <a:ext cx="5390707" cy="0"/>
                      </a:xfrm>
                      <a:prstGeom prst="line">
                        <a:avLst/>
                      </a:prstGeom>
                      <a:noFill/>
                      <a:ln w="19050" cap="flat" cmpd="sng" algn="ctr">
                        <a:solidFill>
                          <a:srgbClr val="70AD47"/>
                        </a:solidFill>
                        <a:prstDash val="solid"/>
                        <a:miter lim="800000"/>
                      </a:ln>
                      <a:effectLst/>
                    </wps:spPr>
                    <wps:bodyPr/>
                  </wps:wsp>
                </a:graphicData>
              </a:graphic>
              <wp14:sizeRelH relativeFrom="margin">
                <wp14:pctWidth>0</wp14:pctWidth>
              </wp14:sizeRelH>
            </wp:anchor>
          </w:drawing>
        </mc:Choice>
        <mc:Fallback>
          <w:pict>
            <v:line w14:anchorId="323BBFBA" id="Straight Connector 456" o:spid="_x0000_s1026" style="position:absolute;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5pt,-2pt" to="425.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" strokecolor="#70ad47" strokeweight="1.5pt">
              <v:stroke joinstyle="miter"/>
            </v:line>
          </w:pict>
        </mc:Fallback>
      </mc:AlternateContent>
    </w:r>
    <w:r w:rsidRPr="00672CF5">
      <w:rPr>
        <w:rFonts w:ascii="Candara" w:hAnsi="Candara" w:cs="Times New Roman"/>
        <w:b/>
        <w:i/>
        <w:noProof/>
        <w:color w:val="000000"/>
        <w:szCs w:val="24"/>
        <w:lang w:val="id-ID"/>
      </w:rPr>
      <mc:AlternateContent>
        <mc:Choice Requires="wps">
          <w:drawing>
            <wp:anchor distT="0" distB="0" distL="0" distR="0" simplePos="0" relativeHeight="251659264" behindDoc="0" locked="0" layoutInCell="1" allowOverlap="1" wp14:anchorId="0B58A993" wp14:editId="636E25DF">
              <wp:simplePos x="0" y="0"/>
              <wp:positionH relativeFrom="rightMargin">
                <wp:posOffset>2540</wp:posOffset>
              </wp:positionH>
              <wp:positionV relativeFrom="bottomMargin">
                <wp:posOffset>227330</wp:posOffset>
              </wp:positionV>
              <wp:extent cx="1129030" cy="429260"/>
              <wp:effectExtent l="0" t="0" r="0" b="8890"/>
              <wp:wrapSquare wrapText="bothSides"/>
              <wp:docPr id="457" name="Rectangle 457"/>
              <wp:cNvGraphicFramePr/>
              <a:graphic xmlns:a="http://schemas.openxmlformats.org/drawingml/2006/main">
                <a:graphicData uri="http://schemas.microsoft.com/office/word/2010/wordprocessingShape">
                  <wps:wsp>
                    <wps:cNvSpPr/>
                    <wps:spPr>
                      <a:xfrm>
                        <a:off x="0" y="0"/>
                        <a:ext cx="1129030" cy="429260"/>
                      </a:xfrm>
                      <a:prstGeom prst="rect">
                        <a:avLst/>
                      </a:prstGeom>
                      <a:solidFill>
                        <a:srgbClr val="70AD47">
                          <a:lumMod val="60000"/>
                          <a:lumOff val="40000"/>
                        </a:srgbClr>
                      </a:solidFill>
                      <a:ln w="19050" cap="flat" cmpd="sng" algn="ctr">
                        <a:noFill/>
                        <a:prstDash val="solid"/>
                        <a:miter lim="800000"/>
                      </a:ln>
                      <a:effectLst/>
                    </wps:spPr>
                    <wps:txbx>
                      <w:txbxContent>
                        <w:p w14:paraId="2E0AD42B" w14:textId="77777777" w:rsidR="00672CF5" w:rsidRPr="00C22922" w:rsidRDefault="00672CF5" w:rsidP="00672CF5">
                          <w:pPr>
                            <w:rPr>
                              <w:rFonts w:ascii="Candara" w:hAnsi="Candara"/>
                              <w:b/>
                              <w14:textOutline w14:w="9525" w14:cap="rnd" w14:cmpd="sng" w14:algn="ctr">
                                <w14:noFill/>
                                <w14:prstDash w14:val="solid"/>
                                <w14:bevel/>
                              </w14:textOutline>
                            </w:rPr>
                          </w:pPr>
                          <w:r w:rsidRPr="00C22922">
                            <w:rPr>
                              <w:rFonts w:ascii="Candara" w:hAnsi="Candara"/>
                              <w:b/>
                              <w14:textOutline w14:w="9525" w14:cap="rnd" w14:cmpd="sng" w14:algn="ctr">
                                <w14:noFill/>
                                <w14:prstDash w14:val="solid"/>
                                <w14:bevel/>
                              </w14:textOutline>
                            </w:rPr>
                            <w:fldChar w:fldCharType="begin"/>
                          </w:r>
                          <w:r w:rsidRPr="00C22922">
                            <w:rPr>
                              <w:rFonts w:ascii="Candara" w:hAnsi="Candara"/>
                              <w:b/>
                              <w14:textOutline w14:w="9525" w14:cap="rnd" w14:cmpd="sng" w14:algn="ctr">
                                <w14:noFill/>
                                <w14:prstDash w14:val="solid"/>
                                <w14:bevel/>
                              </w14:textOutline>
                            </w:rPr>
                            <w:instrText xml:space="preserve"> PAGE   \* MERGEFORMAT </w:instrText>
                          </w:r>
                          <w:r w:rsidRPr="00C22922">
                            <w:rPr>
                              <w:rFonts w:ascii="Candara" w:hAnsi="Candara"/>
                              <w:b/>
                              <w14:textOutline w14:w="9525" w14:cap="rnd" w14:cmpd="sng" w14:algn="ctr">
                                <w14:noFill/>
                                <w14:prstDash w14:val="solid"/>
                                <w14:bevel/>
                              </w14:textOutline>
                            </w:rPr>
                            <w:fldChar w:fldCharType="separate"/>
                          </w:r>
                          <w:r w:rsidR="00DB6C34" w:rsidRPr="00DB6C34">
                            <w:rPr>
                              <w:rFonts w:ascii="Times New Roman" w:hAnsi="Times New Roman"/>
                              <w:b/>
                              <w:noProof/>
                              <w14:textOutline w14:w="9525" w14:cap="rnd" w14:cmpd="sng" w14:algn="ctr">
                                <w14:noFill/>
                                <w14:prstDash w14:val="solid"/>
                                <w14:bevel/>
                              </w14:textOutline>
                            </w:rPr>
                            <w:t>1</w:t>
                          </w:r>
                          <w:r w:rsidRPr="00C22922">
                            <w:rPr>
                              <w:rFonts w:ascii="Candara" w:hAnsi="Candara"/>
                              <w:b/>
                              <w:noProof/>
                              <w14:textOutline w14:w="9525" w14:cap="rnd" w14:cmpd="sng" w14:algn="ctr">
                                <w14:noFill/>
                                <w14:prstDash w14:val="solid"/>
                                <w14:bevel/>
                              </w14:textOutline>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8A993" id="Rectangle 457" o:spid="_x0000_s1026" style="position:absolute;left:0;text-align:left;margin-left:.2pt;margin-top:17.9pt;width:88.9pt;height:33.8pt;z-index:25165926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" fillcolor="#a9d18e" stroked="f" strokeweight="1.5pt">
              <v:textbox>
                <w:txbxContent>
                  <w:p w14:paraId="2E0AD42B" w14:textId="77777777" w:rsidR="00672CF5" w:rsidRPr="00C22922" w:rsidRDefault="00672CF5" w:rsidP="00672CF5">
                    <w:pPr>
                      <w:rPr>
                        <w:rFonts w:ascii="Candara" w:hAnsi="Candara"/>
                        <w:b/>
                        <w14:textOutline w14:w="9525" w14:cap="rnd" w14:cmpd="sng" w14:algn="ctr">
                          <w14:noFill/>
                          <w14:prstDash w14:val="solid"/>
                          <w14:bevel/>
                        </w14:textOutline>
                      </w:rPr>
                    </w:pPr>
                    <w:r w:rsidRPr="00C22922">
                      <w:rPr>
                        <w:rFonts w:ascii="Candara" w:hAnsi="Candara"/>
                        <w:b/>
                        <w14:textOutline w14:w="9525" w14:cap="rnd" w14:cmpd="sng" w14:algn="ctr">
                          <w14:noFill/>
                          <w14:prstDash w14:val="solid"/>
                          <w14:bevel/>
                        </w14:textOutline>
                      </w:rPr>
                      <w:fldChar w:fldCharType="begin"/>
                    </w:r>
                    <w:r w:rsidRPr="00C22922">
                      <w:rPr>
                        <w:rFonts w:ascii="Candara" w:hAnsi="Candara"/>
                        <w:b/>
                        <w14:textOutline w14:w="9525" w14:cap="rnd" w14:cmpd="sng" w14:algn="ctr">
                          <w14:noFill/>
                          <w14:prstDash w14:val="solid"/>
                          <w14:bevel/>
                        </w14:textOutline>
                      </w:rPr>
                      <w:instrText xml:space="preserve"> PAGE   \* MERGEFORMAT </w:instrText>
                    </w:r>
                    <w:r w:rsidRPr="00C22922">
                      <w:rPr>
                        <w:rFonts w:ascii="Candara" w:hAnsi="Candara"/>
                        <w:b/>
                        <w14:textOutline w14:w="9525" w14:cap="rnd" w14:cmpd="sng" w14:algn="ctr">
                          <w14:noFill/>
                          <w14:prstDash w14:val="solid"/>
                          <w14:bevel/>
                        </w14:textOutline>
                      </w:rPr>
                      <w:fldChar w:fldCharType="separate"/>
                    </w:r>
                    <w:r w:rsidR="00DB6C34" w:rsidRPr="00DB6C34">
                      <w:rPr>
                        <w:rFonts w:ascii="Times New Roman" w:hAnsi="Times New Roman"/>
                        <w:b/>
                        <w:noProof/>
                        <w14:textOutline w14:w="9525" w14:cap="rnd" w14:cmpd="sng" w14:algn="ctr">
                          <w14:noFill/>
                          <w14:prstDash w14:val="solid"/>
                          <w14:bevel/>
                        </w14:textOutline>
                      </w:rPr>
                      <w:t>1</w:t>
                    </w:r>
                    <w:r w:rsidRPr="00C22922">
                      <w:rPr>
                        <w:rFonts w:ascii="Candara" w:hAnsi="Candara"/>
                        <w:b/>
                        <w:noProof/>
                        <w14:textOutline w14:w="9525" w14:cap="rnd" w14:cmpd="sng" w14:algn="ctr">
                          <w14:noFill/>
                          <w14:prstDash w14:val="solid"/>
                          <w14:bevel/>
                        </w14:textOutline>
                      </w:rPr>
                      <w:fldChar w:fldCharType="end"/>
                    </w:r>
                  </w:p>
                </w:txbxContent>
              </v:textbox>
              <w10:wrap type="square" anchorx="margin" anchory="margin"/>
            </v:rect>
          </w:pict>
        </mc:Fallback>
      </mc:AlternateContent>
    </w:r>
    <w:r w:rsidRPr="00672CF5">
      <w:rPr>
        <w:rFonts w:ascii="Candara" w:hAnsi="Candara" w:cs="Times New Roman"/>
        <w:b/>
        <w:color w:val="000000"/>
        <w:szCs w:val="24"/>
        <w:lang w:val="id-ID"/>
      </w:rPr>
      <w:t xml:space="preserve">JURNAL </w:t>
    </w:r>
    <w:r w:rsidRPr="00672CF5">
      <w:rPr>
        <w:rFonts w:ascii="Candara" w:hAnsi="Candara" w:cs="Times New Roman"/>
        <w:b/>
        <w:color w:val="000000"/>
        <w:szCs w:val="24"/>
      </w:rPr>
      <w:t>KEWARGANEGARAAN</w:t>
    </w:r>
    <w:r w:rsidRPr="00672CF5">
      <w:rPr>
        <w:rFonts w:ascii="Candara" w:hAnsi="Candara" w:cs="Vani"/>
        <w:b/>
        <w:color w:val="000000"/>
        <w:szCs w:val="24"/>
        <w:lang w:eastAsia="en-US"/>
      </w:rPr>
      <w:t xml:space="preserve"> </w:t>
    </w:r>
  </w:p>
  <w:p w14:paraId="1D392B35" w14:textId="77777777" w:rsidR="00672CF5" w:rsidRPr="00672CF5" w:rsidRDefault="00672CF5" w:rsidP="00672CF5">
    <w:pPr>
      <w:autoSpaceDE w:val="0"/>
      <w:autoSpaceDN w:val="0"/>
      <w:adjustRightInd w:val="0"/>
      <w:spacing w:after="0" w:line="240" w:lineRule="auto"/>
      <w:ind w:right="141"/>
      <w:jc w:val="right"/>
      <w:rPr>
        <w:rFonts w:ascii="Candara" w:hAnsi="Candara" w:cs="Times New Roman"/>
        <w:color w:val="000000"/>
        <w:lang w:val="id-ID"/>
      </w:rPr>
    </w:pPr>
    <w:r w:rsidRPr="00672CF5">
      <w:rPr>
        <w:rFonts w:ascii="Candara" w:hAnsi="Candara" w:cs="Vani"/>
        <w:color w:val="000000"/>
        <w:lang w:val="id-ID" w:eastAsia="en-US"/>
      </w:rPr>
      <w:t>Tersedia dalam</w:t>
    </w:r>
    <w:r w:rsidRPr="00672CF5">
      <w:rPr>
        <w:rFonts w:ascii="Candara" w:hAnsi="Candara" w:cs="Times New Roman"/>
        <w:color w:val="000000"/>
        <w:lang w:eastAsia="en-US"/>
      </w:rPr>
      <w:t xml:space="preserve"> </w:t>
    </w:r>
    <w:r w:rsidRPr="00672CF5">
      <w:rPr>
        <w:rFonts w:ascii="Candara" w:hAnsi="Candara" w:cs="Times New Roman"/>
        <w:color w:val="000000"/>
      </w:rPr>
      <w:t>https://jurnal.unimed.ac.id/2012/index.php/jk</w:t>
    </w:r>
    <w:r w:rsidRPr="00672CF5">
      <w:rPr>
        <w:rFonts w:ascii="Candara" w:hAnsi="Candara" w:cs="Times New Roman"/>
        <w:color w:val="000000"/>
        <w:lang w:val="id-ID"/>
      </w:rPr>
      <w:t xml:space="preserve"> </w:t>
    </w:r>
  </w:p>
  <w:p w14:paraId="00000086" w14:textId="13AFC211" w:rsidR="008168F4" w:rsidRPr="00672CF5" w:rsidRDefault="00672CF5" w:rsidP="00672CF5">
    <w:pPr>
      <w:autoSpaceDE w:val="0"/>
      <w:autoSpaceDN w:val="0"/>
      <w:adjustRightInd w:val="0"/>
      <w:spacing w:after="0" w:line="240" w:lineRule="auto"/>
      <w:ind w:right="141"/>
      <w:jc w:val="right"/>
      <w:rPr>
        <w:rFonts w:ascii="Candara" w:hAnsi="Candara" w:cs="Times New Roman"/>
        <w:color w:val="000000"/>
        <w:szCs w:val="24"/>
        <w:lang w:eastAsia="en-US"/>
      </w:rPr>
    </w:pPr>
    <w:r w:rsidRPr="00672CF5">
      <w:rPr>
        <w:rFonts w:ascii="Candara" w:hAnsi="Candara" w:cs="Vani"/>
        <w:color w:val="000000"/>
        <w:szCs w:val="24"/>
        <w:lang w:eastAsia="en-US"/>
      </w:rPr>
      <w:t>ISSN</w:t>
    </w:r>
    <w:r w:rsidRPr="00672CF5">
      <w:rPr>
        <w:rFonts w:ascii="Candara" w:hAnsi="Candara" w:cs="Vani"/>
        <w:color w:val="000000"/>
        <w:szCs w:val="24"/>
        <w:lang w:val="id-ID" w:eastAsia="en-US"/>
      </w:rPr>
      <w:t xml:space="preserve"> Cetak</w:t>
    </w:r>
    <w:r w:rsidRPr="00672CF5">
      <w:rPr>
        <w:rFonts w:ascii="Candara" w:hAnsi="Candara" w:cs="Vani"/>
        <w:color w:val="000000"/>
        <w:szCs w:val="24"/>
        <w:lang w:eastAsia="en-US"/>
      </w:rPr>
      <w:t xml:space="preserve">: </w:t>
    </w:r>
    <w:r w:rsidRPr="00672CF5">
      <w:rPr>
        <w:rFonts w:ascii="Candara" w:hAnsi="Candara" w:cs="Vani"/>
        <w:color w:val="000000"/>
        <w:szCs w:val="24"/>
        <w:lang w:val="id-ID" w:eastAsia="en-US"/>
      </w:rPr>
      <w:t xml:space="preserve">1693-7287 | </w:t>
    </w:r>
    <w:r w:rsidRPr="00672CF5">
      <w:rPr>
        <w:rFonts w:ascii="Candara" w:hAnsi="Candara" w:cs="Vani"/>
        <w:color w:val="000000"/>
        <w:szCs w:val="24"/>
        <w:lang w:eastAsia="en-US"/>
      </w:rPr>
      <w:t>ISSN</w:t>
    </w:r>
    <w:r w:rsidRPr="00672CF5">
      <w:rPr>
        <w:rFonts w:ascii="Candara" w:hAnsi="Candara" w:cs="Vani"/>
        <w:color w:val="000000"/>
        <w:szCs w:val="24"/>
        <w:lang w:val="id-ID" w:eastAsia="en-US"/>
      </w:rPr>
      <w:t xml:space="preserve"> Daring</w:t>
    </w:r>
    <w:r w:rsidRPr="00672CF5">
      <w:rPr>
        <w:rFonts w:ascii="Candara" w:hAnsi="Candara" w:cs="Vani"/>
        <w:color w:val="000000"/>
        <w:szCs w:val="24"/>
        <w:lang w:eastAsia="en-US"/>
      </w:rPr>
      <w:t>:</w:t>
    </w:r>
    <w:r w:rsidRPr="00672CF5">
      <w:rPr>
        <w:rFonts w:ascii="Candara" w:hAnsi="Candara" w:cs="Vani"/>
        <w:color w:val="000000"/>
        <w:szCs w:val="24"/>
        <w:lang w:val="id-ID" w:eastAsia="en-US"/>
      </w:rPr>
      <w:t xml:space="preserve"> 2745-6919</w:t>
    </w:r>
    <w:r w:rsidRPr="00672CF5">
      <w:rPr>
        <w:rFonts w:ascii="Candara" w:hAnsi="Candara" w:cs="Vani"/>
        <w:color w:val="000000"/>
        <w:szCs w:val="24"/>
        <w:lang w:eastAsia="en-US"/>
      </w:rPr>
      <w:t xml:space="preserve"> </w:t>
    </w:r>
    <w:bookmarkStart w:id="1" w:name="_GoBack"/>
    <w:bookmarkEnd w:id="1"/>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BE66E" w14:textId="77777777" w:rsidR="00672CF5" w:rsidRDefault="00672C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7378C1" w14:textId="77777777" w:rsidR="00DB6C34" w:rsidRDefault="00DB6C34">
      <w:pPr>
        <w:spacing w:after="0" w:line="240" w:lineRule="auto"/>
      </w:pPr>
      <w:r>
        <w:separator/>
      </w:r>
    </w:p>
  </w:footnote>
  <w:footnote w:type="continuationSeparator" w:id="0">
    <w:p w14:paraId="31B7A17C" w14:textId="77777777" w:rsidR="00DB6C34" w:rsidRDefault="00DB6C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FCA5B" w14:textId="77777777" w:rsidR="00672CF5" w:rsidRDefault="00672C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single" w:sz="18" w:space="0" w:color="70AD47"/>
        <w:left w:val="none" w:sz="0" w:space="0" w:color="auto"/>
        <w:bottom w:val="single" w:sz="18" w:space="0" w:color="70AD47"/>
        <w:right w:val="none" w:sz="0" w:space="0" w:color="auto"/>
        <w:insideH w:val="none" w:sz="0" w:space="0" w:color="auto"/>
        <w:insideV w:val="none" w:sz="0" w:space="0" w:color="auto"/>
      </w:tblBorders>
      <w:tblCellMar>
        <w:top w:w="57" w:type="dxa"/>
        <w:left w:w="0" w:type="dxa"/>
        <w:bottom w:w="57" w:type="dxa"/>
        <w:right w:w="0" w:type="dxa"/>
      </w:tblCellMar>
      <w:tblLook w:val="04A0" w:firstRow="1" w:lastRow="0" w:firstColumn="1" w:lastColumn="0" w:noHBand="0" w:noVBand="1"/>
    </w:tblPr>
    <w:tblGrid>
      <w:gridCol w:w="6236"/>
      <w:gridCol w:w="2268"/>
    </w:tblGrid>
    <w:tr w:rsidR="00672CF5" w:rsidRPr="00D473B1" w14:paraId="46FF09EB" w14:textId="77777777" w:rsidTr="00012AC0">
      <w:tc>
        <w:tcPr>
          <w:tcW w:w="6237" w:type="dxa"/>
        </w:tcPr>
        <w:p w14:paraId="2FFDED56" w14:textId="77777777" w:rsidR="00672CF5" w:rsidRDefault="00672CF5" w:rsidP="00672CF5">
          <w:pPr>
            <w:rPr>
              <w:rFonts w:ascii="Candara" w:hAnsi="Candara"/>
              <w:b/>
            </w:rPr>
          </w:pPr>
          <w:r>
            <w:rPr>
              <w:rFonts w:ascii="Candara" w:hAnsi="Candara"/>
              <w:b/>
            </w:rPr>
            <w:t>Pergeseran Partisipasi Sosial (Masyarakat)</w:t>
          </w:r>
          <w:r w:rsidRPr="006F2E53">
            <w:rPr>
              <w:rFonts w:ascii="Candara" w:hAnsi="Candara"/>
              <w:b/>
            </w:rPr>
            <w:t xml:space="preserve"> </w:t>
          </w:r>
          <w:r>
            <w:rPr>
              <w:rFonts w:ascii="Candara" w:hAnsi="Candara"/>
              <w:b/>
            </w:rPr>
            <w:t>…..</w:t>
          </w:r>
        </w:p>
        <w:p w14:paraId="3B86D901" w14:textId="77777777" w:rsidR="00672CF5" w:rsidRDefault="00672CF5" w:rsidP="00672CF5">
          <w:pPr>
            <w:rPr>
              <w:rFonts w:ascii="Candara" w:hAnsi="Candara"/>
              <w:b/>
            </w:rPr>
          </w:pPr>
          <w:r>
            <w:rPr>
              <w:rFonts w:ascii="Candara" w:hAnsi="Candara"/>
            </w:rPr>
            <w:t>Volume 19, Nomor 1 (2022): Maret 2022</w:t>
          </w:r>
        </w:p>
      </w:tc>
      <w:tc>
        <w:tcPr>
          <w:tcW w:w="2268" w:type="dxa"/>
        </w:tcPr>
        <w:p w14:paraId="3F3FD042" w14:textId="77777777" w:rsidR="00672CF5" w:rsidRDefault="00672CF5" w:rsidP="00672CF5">
          <w:pPr>
            <w:jc w:val="right"/>
            <w:rPr>
              <w:rFonts w:ascii="Candara" w:hAnsi="Candara" w:cs="Segoe UI"/>
              <w:b/>
              <w:color w:val="F79646" w:themeColor="accent6"/>
            </w:rPr>
          </w:pPr>
          <w:r w:rsidRPr="00D473B1">
            <w:rPr>
              <w:rFonts w:ascii="Candara" w:hAnsi="Candara" w:cs="Segoe UI"/>
              <w:b/>
              <w:color w:val="F79646" w:themeColor="accent6"/>
            </w:rPr>
            <w:t xml:space="preserve">JURNAL </w:t>
          </w:r>
        </w:p>
        <w:p w14:paraId="0E25461A" w14:textId="77777777" w:rsidR="00672CF5" w:rsidRPr="00D473B1" w:rsidRDefault="00672CF5" w:rsidP="00672CF5">
          <w:pPr>
            <w:jc w:val="right"/>
            <w:rPr>
              <w:rFonts w:ascii="Candara" w:hAnsi="Candara"/>
            </w:rPr>
          </w:pPr>
          <w:r w:rsidRPr="00D473B1">
            <w:rPr>
              <w:rFonts w:ascii="Candara" w:hAnsi="Candara" w:cs="Segoe UI"/>
              <w:b/>
              <w:color w:val="F79646" w:themeColor="accent6"/>
            </w:rPr>
            <w:t>KEWARGENEGARAAN</w:t>
          </w:r>
        </w:p>
      </w:tc>
    </w:tr>
  </w:tbl>
  <w:p w14:paraId="16CDDEAD" w14:textId="77777777" w:rsidR="00672CF5" w:rsidRDefault="00672C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AABF5" w14:textId="77777777" w:rsidR="00672CF5" w:rsidRDefault="00672CF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S3MDQxNrS0sDAzsbBU0lEKTi0uzszPAykwrAUA8/c1nSwAAAA="/>
  </w:docVars>
  <w:rsids>
    <w:rsidRoot w:val="008168F4"/>
    <w:rsid w:val="00011A0E"/>
    <w:rsid w:val="00027718"/>
    <w:rsid w:val="00035C35"/>
    <w:rsid w:val="000D096B"/>
    <w:rsid w:val="000D76D4"/>
    <w:rsid w:val="00151059"/>
    <w:rsid w:val="00195DD6"/>
    <w:rsid w:val="001D0F68"/>
    <w:rsid w:val="002106D3"/>
    <w:rsid w:val="00211CFE"/>
    <w:rsid w:val="00260987"/>
    <w:rsid w:val="00276965"/>
    <w:rsid w:val="002774F6"/>
    <w:rsid w:val="0029761D"/>
    <w:rsid w:val="002A62E1"/>
    <w:rsid w:val="002C107C"/>
    <w:rsid w:val="00336080"/>
    <w:rsid w:val="00376B3E"/>
    <w:rsid w:val="003823C4"/>
    <w:rsid w:val="003B2BB5"/>
    <w:rsid w:val="003E39EF"/>
    <w:rsid w:val="003E745A"/>
    <w:rsid w:val="003F6473"/>
    <w:rsid w:val="00456820"/>
    <w:rsid w:val="0048736B"/>
    <w:rsid w:val="004A519E"/>
    <w:rsid w:val="004D547A"/>
    <w:rsid w:val="00554244"/>
    <w:rsid w:val="0055613F"/>
    <w:rsid w:val="005877EC"/>
    <w:rsid w:val="005E7BCF"/>
    <w:rsid w:val="0065336F"/>
    <w:rsid w:val="006626E9"/>
    <w:rsid w:val="00671518"/>
    <w:rsid w:val="00672CF5"/>
    <w:rsid w:val="006A0E46"/>
    <w:rsid w:val="00743654"/>
    <w:rsid w:val="00757AE0"/>
    <w:rsid w:val="007B10C3"/>
    <w:rsid w:val="008168F4"/>
    <w:rsid w:val="00846616"/>
    <w:rsid w:val="00944937"/>
    <w:rsid w:val="00962BEA"/>
    <w:rsid w:val="009A5DD1"/>
    <w:rsid w:val="00A27FA3"/>
    <w:rsid w:val="00A67D03"/>
    <w:rsid w:val="00A7050B"/>
    <w:rsid w:val="00B22B80"/>
    <w:rsid w:val="00B230D4"/>
    <w:rsid w:val="00B40C55"/>
    <w:rsid w:val="00B8707B"/>
    <w:rsid w:val="00BA1CDA"/>
    <w:rsid w:val="00BE4F7F"/>
    <w:rsid w:val="00C131E1"/>
    <w:rsid w:val="00C305C4"/>
    <w:rsid w:val="00C93FBD"/>
    <w:rsid w:val="00C950ED"/>
    <w:rsid w:val="00CC176E"/>
    <w:rsid w:val="00CC38AA"/>
    <w:rsid w:val="00CD46DC"/>
    <w:rsid w:val="00CE2D6F"/>
    <w:rsid w:val="00D0048E"/>
    <w:rsid w:val="00D84DAB"/>
    <w:rsid w:val="00D956AF"/>
    <w:rsid w:val="00D95CB2"/>
    <w:rsid w:val="00DB6C34"/>
    <w:rsid w:val="00DB74AF"/>
    <w:rsid w:val="00DE005F"/>
    <w:rsid w:val="00DE3950"/>
    <w:rsid w:val="00E030FB"/>
    <w:rsid w:val="00E10F47"/>
    <w:rsid w:val="00E81E8B"/>
    <w:rsid w:val="00F2270E"/>
    <w:rsid w:val="00F25AA9"/>
    <w:rsid w:val="00F8212E"/>
    <w:rsid w:val="00F90A98"/>
    <w:rsid w:val="00FC4214"/>
    <w:rsid w:val="00FD10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95711D1-1138-4F3F-821D-3D1D447B5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62BE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D46D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rsid w:val="00CD46DC"/>
    <w:rPr>
      <w:rFonts w:asciiTheme="majorHAnsi" w:eastAsiaTheme="majorEastAsia" w:hAnsiTheme="majorHAnsi" w:cstheme="majorBidi"/>
      <w:i/>
      <w:iCs/>
      <w:color w:val="243F60" w:themeColor="accent1" w:themeShade="7F"/>
    </w:rPr>
  </w:style>
  <w:style w:type="paragraph" w:styleId="Header">
    <w:name w:val="header"/>
    <w:basedOn w:val="Normal"/>
    <w:link w:val="HeaderChar"/>
    <w:uiPriority w:val="99"/>
    <w:unhideWhenUsed/>
    <w:rsid w:val="00CC17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176E"/>
  </w:style>
  <w:style w:type="paragraph" w:styleId="Footer">
    <w:name w:val="footer"/>
    <w:basedOn w:val="Normal"/>
    <w:link w:val="FooterChar"/>
    <w:uiPriority w:val="99"/>
    <w:unhideWhenUsed/>
    <w:rsid w:val="00CC17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176E"/>
  </w:style>
  <w:style w:type="table" w:styleId="TableGrid">
    <w:name w:val="Table Grid"/>
    <w:basedOn w:val="TableNormal"/>
    <w:uiPriority w:val="59"/>
    <w:rsid w:val="00672CF5"/>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Footer">
    <w:name w:val="Header &amp; Footer"/>
    <w:basedOn w:val="Normal"/>
    <w:link w:val="HeaderFooterChar"/>
    <w:qFormat/>
    <w:rsid w:val="00672CF5"/>
    <w:pPr>
      <w:autoSpaceDE w:val="0"/>
      <w:autoSpaceDN w:val="0"/>
      <w:adjustRightInd w:val="0"/>
      <w:spacing w:after="0" w:line="240" w:lineRule="auto"/>
    </w:pPr>
    <w:rPr>
      <w:rFonts w:ascii="Candara" w:hAnsi="Candara" w:cs="Times New Roman"/>
      <w:color w:val="000000" w:themeColor="text1"/>
      <w:szCs w:val="24"/>
      <w:lang w:eastAsia="en-US"/>
    </w:rPr>
  </w:style>
  <w:style w:type="character" w:customStyle="1" w:styleId="HeaderFooterChar">
    <w:name w:val="Header &amp; Footer Char"/>
    <w:basedOn w:val="DefaultParagraphFont"/>
    <w:link w:val="HeaderFooter"/>
    <w:rsid w:val="00672CF5"/>
    <w:rPr>
      <w:rFonts w:ascii="Candara" w:hAnsi="Candara" w:cs="Times New Roman"/>
      <w:color w:val="000000" w:themeColor="text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F21CD-7D40-4865-87A5-81C802266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8</Pages>
  <Words>19634</Words>
  <Characters>11191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1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Fazli Rachman</cp:lastModifiedBy>
  <cp:revision>13</cp:revision>
  <dcterms:created xsi:type="dcterms:W3CDTF">2022-03-15T07:49:00Z</dcterms:created>
  <dcterms:modified xsi:type="dcterms:W3CDTF">2022-03-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54c20a-f29c-3d0c-80b8-de8b2f84f0d3</vt:lpwstr>
  </property>
  <property fmtid="{D5CDD505-2E9C-101B-9397-08002B2CF9AE}" pid="24" name="Mendeley Citation Style_1">
    <vt:lpwstr>http://www.zotero.org/styles/apa</vt:lpwstr>
  </property>
</Properties>
</file>